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5133F1F" w14:textId="77777777" w:rsidR="00B922C9" w:rsidRPr="00F07B0D" w:rsidRDefault="00923017" w:rsidP="00923017">
      <w:pPr>
        <w:jc w:val="center"/>
        <w:rPr>
          <w:rFonts w:cs="Times New Roman"/>
          <w:b/>
          <w:szCs w:val="24"/>
        </w:rPr>
      </w:pPr>
      <w:r w:rsidRPr="00F07B0D">
        <w:rPr>
          <w:rFonts w:cs="Times New Roman"/>
          <w:b/>
          <w:szCs w:val="24"/>
        </w:rPr>
        <w:t>Interactive Computer Graphics 2023 Spring, Term Project Report</w:t>
      </w:r>
    </w:p>
    <w:p w14:paraId="1E693FB6" w14:textId="77777777" w:rsidR="00923017" w:rsidRPr="00F07B0D" w:rsidRDefault="00923017" w:rsidP="00923017">
      <w:pPr>
        <w:jc w:val="center"/>
        <w:rPr>
          <w:rFonts w:cs="Times New Roman"/>
          <w:b/>
          <w:szCs w:val="24"/>
        </w:rPr>
      </w:pPr>
      <w:r w:rsidRPr="00F07B0D">
        <w:rPr>
          <w:rFonts w:cs="Times New Roman"/>
          <w:b/>
          <w:szCs w:val="24"/>
        </w:rPr>
        <w:t>Color Harmonization</w:t>
      </w:r>
    </w:p>
    <w:p w14:paraId="46BDEC7A" w14:textId="77777777" w:rsidR="00923017" w:rsidRPr="00BF009F" w:rsidRDefault="00923017" w:rsidP="00CE61C3">
      <w:pPr>
        <w:jc w:val="center"/>
        <w:rPr>
          <w:rFonts w:cs="Times New Roman"/>
          <w:b/>
          <w:szCs w:val="24"/>
        </w:rPr>
      </w:pPr>
      <w:r w:rsidRPr="00BF009F">
        <w:rPr>
          <w:rFonts w:cs="Times New Roman"/>
          <w:b/>
          <w:szCs w:val="24"/>
        </w:rPr>
        <w:t xml:space="preserve">Chin-Chieh Hsu </w:t>
      </w:r>
      <w:r w:rsidRPr="00BF009F">
        <w:rPr>
          <w:rFonts w:cs="Times New Roman" w:hint="eastAsia"/>
          <w:b/>
          <w:szCs w:val="24"/>
        </w:rPr>
        <w:t>許晉捷</w:t>
      </w:r>
      <w:r w:rsidRPr="00BF009F">
        <w:rPr>
          <w:rFonts w:cs="Times New Roman" w:hint="eastAsia"/>
          <w:b/>
          <w:szCs w:val="24"/>
        </w:rPr>
        <w:t xml:space="preserve"> </w:t>
      </w:r>
      <w:r w:rsidRPr="00BF009F">
        <w:rPr>
          <w:rFonts w:cs="Times New Roman"/>
          <w:b/>
          <w:szCs w:val="24"/>
        </w:rPr>
        <w:t>F09922184</w:t>
      </w:r>
    </w:p>
    <w:p w14:paraId="7F25E978" w14:textId="77777777" w:rsidR="006B0A45" w:rsidRPr="00F07B0D" w:rsidRDefault="00157C22" w:rsidP="00747B8C">
      <w:pPr>
        <w:pStyle w:val="Heading1"/>
        <w:numPr>
          <w:ilvl w:val="0"/>
          <w:numId w:val="0"/>
        </w:numPr>
        <w:ind w:left="360" w:hanging="360"/>
      </w:pPr>
      <w:r w:rsidRPr="00F07B0D">
        <w:t>Abstract</w:t>
      </w:r>
    </w:p>
    <w:p w14:paraId="6C7AA909" w14:textId="0DB6A01B" w:rsidR="00310448" w:rsidRDefault="00745116" w:rsidP="00123235">
      <w:pPr>
        <w:jc w:val="both"/>
        <w:rPr>
          <w:szCs w:val="24"/>
        </w:rPr>
      </w:pPr>
      <w:r w:rsidRPr="00F07B0D">
        <w:rPr>
          <w:rFonts w:hint="eastAsia"/>
          <w:szCs w:val="24"/>
        </w:rPr>
        <w:t>An</w:t>
      </w:r>
      <w:r w:rsidRPr="00F07B0D">
        <w:rPr>
          <w:szCs w:val="24"/>
        </w:rPr>
        <w:t xml:space="preserve"> image can be </w:t>
      </w:r>
      <w:r w:rsidR="00AE2924" w:rsidRPr="00F07B0D">
        <w:rPr>
          <w:szCs w:val="24"/>
        </w:rPr>
        <w:t xml:space="preserve">considered harmonious </w:t>
      </w:r>
      <w:r w:rsidR="007F77FB" w:rsidRPr="00F07B0D">
        <w:rPr>
          <w:szCs w:val="24"/>
        </w:rPr>
        <w:t xml:space="preserve">if </w:t>
      </w:r>
      <w:r w:rsidRPr="00F07B0D">
        <w:rPr>
          <w:szCs w:val="24"/>
        </w:rPr>
        <w:t xml:space="preserve">we feel comfortable </w:t>
      </w:r>
      <w:r w:rsidR="00161C2E" w:rsidRPr="00F07B0D">
        <w:rPr>
          <w:szCs w:val="24"/>
        </w:rPr>
        <w:t xml:space="preserve">based on </w:t>
      </w:r>
      <w:r w:rsidR="00955E3A" w:rsidRPr="00F07B0D">
        <w:rPr>
          <w:szCs w:val="24"/>
        </w:rPr>
        <w:t xml:space="preserve">our </w:t>
      </w:r>
      <w:r w:rsidR="00AE2924" w:rsidRPr="00F07B0D">
        <w:rPr>
          <w:szCs w:val="24"/>
        </w:rPr>
        <w:t xml:space="preserve">individual </w:t>
      </w:r>
      <w:r w:rsidR="00955E3A" w:rsidRPr="00F07B0D">
        <w:rPr>
          <w:szCs w:val="24"/>
        </w:rPr>
        <w:t>perspective</w:t>
      </w:r>
      <w:r w:rsidR="00123235" w:rsidRPr="00F07B0D">
        <w:rPr>
          <w:szCs w:val="24"/>
        </w:rPr>
        <w:t xml:space="preserve">. Conventionally, artists and visual designers have been </w:t>
      </w:r>
      <w:r w:rsidR="0092500D" w:rsidRPr="00F07B0D">
        <w:rPr>
          <w:szCs w:val="24"/>
        </w:rPr>
        <w:t>relying</w:t>
      </w:r>
      <w:r w:rsidR="00EA51CE" w:rsidRPr="00F07B0D">
        <w:rPr>
          <w:szCs w:val="24"/>
        </w:rPr>
        <w:t xml:space="preserve"> on</w:t>
      </w:r>
      <w:r w:rsidR="0092500D" w:rsidRPr="00F07B0D">
        <w:rPr>
          <w:szCs w:val="24"/>
        </w:rPr>
        <w:t xml:space="preserve"> </w:t>
      </w:r>
      <w:r w:rsidR="00460CE6" w:rsidRPr="00F07B0D">
        <w:rPr>
          <w:szCs w:val="24"/>
        </w:rPr>
        <w:t xml:space="preserve">their </w:t>
      </w:r>
      <w:r w:rsidR="00123235" w:rsidRPr="00F07B0D">
        <w:rPr>
          <w:szCs w:val="24"/>
        </w:rPr>
        <w:t xml:space="preserve">own instincts and </w:t>
      </w:r>
      <w:r w:rsidR="008C7D7B" w:rsidRPr="00F07B0D">
        <w:rPr>
          <w:szCs w:val="24"/>
        </w:rPr>
        <w:t xml:space="preserve">artistic </w:t>
      </w:r>
      <w:r w:rsidR="00123235" w:rsidRPr="00F07B0D">
        <w:rPr>
          <w:szCs w:val="24"/>
        </w:rPr>
        <w:t xml:space="preserve">feelings to </w:t>
      </w:r>
      <w:r w:rsidR="009636D9" w:rsidRPr="00F07B0D">
        <w:rPr>
          <w:szCs w:val="24"/>
        </w:rPr>
        <w:t xml:space="preserve">create </w:t>
      </w:r>
      <w:r w:rsidR="004E0C8A" w:rsidRPr="00F07B0D">
        <w:rPr>
          <w:szCs w:val="24"/>
        </w:rPr>
        <w:t xml:space="preserve">impressive </w:t>
      </w:r>
      <w:r w:rsidR="009636D9" w:rsidRPr="00F07B0D">
        <w:rPr>
          <w:szCs w:val="24"/>
        </w:rPr>
        <w:t xml:space="preserve">harmonic </w:t>
      </w:r>
      <w:r w:rsidR="009636D9" w:rsidRPr="00F07B0D">
        <w:rPr>
          <w:rFonts w:hint="eastAsia"/>
          <w:szCs w:val="24"/>
        </w:rPr>
        <w:t>a</w:t>
      </w:r>
      <w:r w:rsidR="009636D9" w:rsidRPr="00F07B0D">
        <w:rPr>
          <w:szCs w:val="24"/>
        </w:rPr>
        <w:t>rtworks.</w:t>
      </w:r>
      <w:r w:rsidR="008562BF" w:rsidRPr="00F07B0D">
        <w:rPr>
          <w:szCs w:val="24"/>
        </w:rPr>
        <w:t xml:space="preserve"> </w:t>
      </w:r>
      <w:r w:rsidR="00460CE6" w:rsidRPr="00F07B0D">
        <w:rPr>
          <w:szCs w:val="24"/>
        </w:rPr>
        <w:t>Color harmonization</w:t>
      </w:r>
      <w:r w:rsidR="00E272FF" w:rsidRPr="00F07B0D">
        <w:rPr>
          <w:szCs w:val="24"/>
        </w:rPr>
        <w:t xml:space="preserve">, on the other hand, is a computerized technique that </w:t>
      </w:r>
      <w:r w:rsidR="008538AB" w:rsidRPr="00F07B0D">
        <w:rPr>
          <w:szCs w:val="24"/>
        </w:rPr>
        <w:t xml:space="preserve">applies a </w:t>
      </w:r>
      <w:r w:rsidR="00937141" w:rsidRPr="00F07B0D">
        <w:rPr>
          <w:szCs w:val="24"/>
        </w:rPr>
        <w:t>statistical</w:t>
      </w:r>
      <w:r w:rsidR="008538AB" w:rsidRPr="00F07B0D">
        <w:rPr>
          <w:szCs w:val="24"/>
        </w:rPr>
        <w:t xml:space="preserve"> algorithm</w:t>
      </w:r>
      <w:r w:rsidR="00205647" w:rsidRPr="00F07B0D">
        <w:rPr>
          <w:szCs w:val="24"/>
        </w:rPr>
        <w:t xml:space="preserve"> to</w:t>
      </w:r>
      <w:r w:rsidR="00937141" w:rsidRPr="00F07B0D">
        <w:rPr>
          <w:szCs w:val="24"/>
        </w:rPr>
        <w:t xml:space="preserve"> alter a digital image </w:t>
      </w:r>
      <w:r w:rsidR="00725156" w:rsidRPr="00F07B0D">
        <w:rPr>
          <w:szCs w:val="24"/>
        </w:rPr>
        <w:t>into a harmonized one.</w:t>
      </w:r>
      <w:r w:rsidR="00556354" w:rsidRPr="00F07B0D">
        <w:rPr>
          <w:szCs w:val="24"/>
        </w:rPr>
        <w:t xml:space="preserve"> In this report, </w:t>
      </w:r>
      <w:r w:rsidR="00926FF8" w:rsidRPr="00F07B0D">
        <w:rPr>
          <w:szCs w:val="24"/>
        </w:rPr>
        <w:t xml:space="preserve">I will provide a detailed explanation of </w:t>
      </w:r>
      <w:r w:rsidR="007E6831" w:rsidRPr="00F07B0D">
        <w:rPr>
          <w:szCs w:val="24"/>
        </w:rPr>
        <w:t xml:space="preserve">the methodology </w:t>
      </w:r>
      <w:r w:rsidR="004524FC" w:rsidRPr="00F07B0D">
        <w:rPr>
          <w:szCs w:val="24"/>
        </w:rPr>
        <w:t>behind</w:t>
      </w:r>
      <w:r w:rsidR="007E6831" w:rsidRPr="00F07B0D">
        <w:rPr>
          <w:szCs w:val="24"/>
        </w:rPr>
        <w:t xml:space="preserve"> color harmonization</w:t>
      </w:r>
      <w:r w:rsidR="00574C1B" w:rsidRPr="00F07B0D">
        <w:rPr>
          <w:szCs w:val="24"/>
        </w:rPr>
        <w:t>, along with</w:t>
      </w:r>
      <w:r w:rsidR="00A2438A" w:rsidRPr="00F07B0D">
        <w:rPr>
          <w:szCs w:val="24"/>
        </w:rPr>
        <w:t xml:space="preserve"> my own </w:t>
      </w:r>
      <w:r w:rsidR="009E3371" w:rsidRPr="00F07B0D">
        <w:rPr>
          <w:szCs w:val="24"/>
        </w:rPr>
        <w:t xml:space="preserve">comprehensive </w:t>
      </w:r>
      <w:r w:rsidR="00A2438A" w:rsidRPr="00F07B0D">
        <w:rPr>
          <w:szCs w:val="24"/>
        </w:rPr>
        <w:t xml:space="preserve">implementation </w:t>
      </w:r>
      <w:r w:rsidR="00F74E8E" w:rsidRPr="00F07B0D">
        <w:rPr>
          <w:szCs w:val="24"/>
        </w:rPr>
        <w:t>with</w:t>
      </w:r>
      <w:r w:rsidR="00325FE0" w:rsidRPr="00F07B0D">
        <w:rPr>
          <w:szCs w:val="24"/>
        </w:rPr>
        <w:t xml:space="preserve"> </w:t>
      </w:r>
      <w:r w:rsidR="001C0DFB" w:rsidRPr="00F07B0D">
        <w:rPr>
          <w:szCs w:val="24"/>
        </w:rPr>
        <w:t xml:space="preserve">a </w:t>
      </w:r>
      <w:r w:rsidR="00F74E8E" w:rsidRPr="00F07B0D">
        <w:rPr>
          <w:szCs w:val="24"/>
        </w:rPr>
        <w:t>Graphical User Interface</w:t>
      </w:r>
      <w:r w:rsidR="00325FE0" w:rsidRPr="00F07B0D">
        <w:rPr>
          <w:szCs w:val="24"/>
        </w:rPr>
        <w:t xml:space="preserve"> (GUI)</w:t>
      </w:r>
      <w:r w:rsidR="000532DD" w:rsidRPr="00F07B0D">
        <w:rPr>
          <w:szCs w:val="24"/>
        </w:rPr>
        <w:t xml:space="preserve"> using Python</w:t>
      </w:r>
      <w:r w:rsidR="001002A8">
        <w:rPr>
          <w:szCs w:val="24"/>
        </w:rPr>
        <w:t xml:space="preserve"> 3.8.0</w:t>
      </w:r>
      <w:r w:rsidR="007E6831" w:rsidRPr="00F07B0D">
        <w:rPr>
          <w:szCs w:val="24"/>
        </w:rPr>
        <w:t>.</w:t>
      </w:r>
      <w:r w:rsidR="006D19A2" w:rsidRPr="00F07B0D">
        <w:rPr>
          <w:szCs w:val="24"/>
        </w:rPr>
        <w:t xml:space="preserve"> </w:t>
      </w:r>
      <w:r w:rsidR="00E64ABC" w:rsidRPr="00F07B0D">
        <w:rPr>
          <w:szCs w:val="24"/>
        </w:rPr>
        <w:t xml:space="preserve">Additionally, to </w:t>
      </w:r>
      <w:r w:rsidR="009E2574" w:rsidRPr="00F07B0D">
        <w:rPr>
          <w:szCs w:val="24"/>
        </w:rPr>
        <w:t xml:space="preserve">elevate </w:t>
      </w:r>
      <w:r w:rsidR="00E64ABC" w:rsidRPr="00F07B0D">
        <w:rPr>
          <w:szCs w:val="24"/>
        </w:rPr>
        <w:t xml:space="preserve">the performance in terms of time cost, </w:t>
      </w:r>
      <w:r w:rsidR="00CE5CC9" w:rsidRPr="00F07B0D">
        <w:rPr>
          <w:szCs w:val="24"/>
        </w:rPr>
        <w:t xml:space="preserve">some </w:t>
      </w:r>
      <w:r w:rsidR="00E64ABC" w:rsidRPr="00F07B0D">
        <w:rPr>
          <w:szCs w:val="24"/>
        </w:rPr>
        <w:t>additional features not included in the original paper have been implemented</w:t>
      </w:r>
      <w:r w:rsidR="001002A8">
        <w:rPr>
          <w:szCs w:val="24"/>
        </w:rPr>
        <w:t xml:space="preserve"> as well</w:t>
      </w:r>
      <w:r w:rsidR="00E64ABC" w:rsidRPr="00F07B0D">
        <w:rPr>
          <w:szCs w:val="24"/>
        </w:rPr>
        <w:t>.</w:t>
      </w:r>
    </w:p>
    <w:p w14:paraId="3228E1AF" w14:textId="0709E0A1" w:rsidR="0030249E" w:rsidRPr="00705278" w:rsidRDefault="0030249E" w:rsidP="00123235">
      <w:pPr>
        <w:jc w:val="both"/>
        <w:rPr>
          <w:b/>
          <w:szCs w:val="24"/>
        </w:rPr>
      </w:pPr>
      <w:r w:rsidRPr="00705278">
        <w:rPr>
          <w:b/>
          <w:szCs w:val="24"/>
        </w:rPr>
        <w:t>Demo Video</w:t>
      </w:r>
    </w:p>
    <w:p w14:paraId="45620EDC" w14:textId="23F0ED09" w:rsidR="000776EB" w:rsidRPr="006B00A9" w:rsidRDefault="00420FDF" w:rsidP="000776EB">
      <w:pPr>
        <w:jc w:val="both"/>
        <w:rPr>
          <w:rFonts w:cs="Times New Roman"/>
          <w:color w:val="4D5156"/>
          <w:szCs w:val="24"/>
          <w:shd w:val="clear" w:color="auto" w:fill="FFFFFF"/>
        </w:rPr>
      </w:pPr>
      <w:hyperlink r:id="rId8" w:history="1">
        <w:r w:rsidR="00B2093F" w:rsidRPr="008C7BBE">
          <w:rPr>
            <w:rStyle w:val="Hyperlink"/>
            <w:rFonts w:cs="Times New Roman"/>
            <w:strike/>
            <w:szCs w:val="24"/>
          </w:rPr>
          <w:t>https://youtu.be/Fd-HIYI_siQ</w:t>
        </w:r>
      </w:hyperlink>
      <w:r w:rsidR="000776EB" w:rsidRPr="000776EB">
        <w:rPr>
          <w:rStyle w:val="Hyperlink"/>
          <w:rFonts w:cs="Times New Roman"/>
          <w:szCs w:val="24"/>
        </w:rPr>
        <w:t xml:space="preserve"> </w:t>
      </w:r>
      <w:r w:rsidR="000776EB" w:rsidRPr="000776EB">
        <w:rPr>
          <w:rFonts w:cs="Times New Roman"/>
          <w:color w:val="4D5156"/>
          <w:szCs w:val="24"/>
          <w:shd w:val="clear" w:color="auto" w:fill="FFFFFF"/>
        </w:rPr>
        <w:t>→</w:t>
      </w:r>
      <w:r w:rsidR="000776EB">
        <w:rPr>
          <w:rFonts w:cs="Times New Roman"/>
          <w:color w:val="4D5156"/>
          <w:szCs w:val="24"/>
          <w:shd w:val="clear" w:color="auto" w:fill="FFFFFF"/>
        </w:rPr>
        <w:t xml:space="preserve"> </w:t>
      </w:r>
      <w:hyperlink r:id="rId9" w:history="1">
        <w:r w:rsidR="006B00A9" w:rsidRPr="008E502A">
          <w:rPr>
            <w:rStyle w:val="Hyperlink"/>
            <w:rFonts w:cs="Times New Roman"/>
            <w:szCs w:val="24"/>
            <w:shd w:val="clear" w:color="auto" w:fill="FFFFFF"/>
          </w:rPr>
          <w:t>https://youtu.be/CTHk3Gr-orY</w:t>
        </w:r>
      </w:hyperlink>
      <w:r w:rsidR="000776EB" w:rsidRPr="000776EB">
        <w:rPr>
          <w:rFonts w:cs="Times New Roman"/>
          <w:color w:val="4D5156"/>
          <w:szCs w:val="24"/>
          <w:shd w:val="clear" w:color="auto" w:fill="FFFFFF"/>
        </w:rPr>
        <w:t>（</w:t>
      </w:r>
      <w:r w:rsidR="0039664F" w:rsidRPr="0039664F">
        <w:rPr>
          <w:rFonts w:cs="Times New Roman" w:hint="eastAsia"/>
          <w:color w:val="4D5156"/>
          <w:szCs w:val="24"/>
          <w:shd w:val="clear" w:color="auto" w:fill="FFFFFF"/>
        </w:rPr>
        <w:t>內嵌</w:t>
      </w:r>
      <w:r w:rsidR="0039664F" w:rsidRPr="0039664F">
        <w:rPr>
          <w:rFonts w:cs="Times New Roman" w:hint="eastAsia"/>
          <w:color w:val="4D5156"/>
          <w:szCs w:val="24"/>
          <w:shd w:val="clear" w:color="auto" w:fill="FFFFFF"/>
        </w:rPr>
        <w:t xml:space="preserve"> + </w:t>
      </w:r>
      <w:r w:rsidR="0039664F" w:rsidRPr="0039664F">
        <w:rPr>
          <w:rFonts w:cs="Times New Roman" w:hint="eastAsia"/>
          <w:color w:val="4D5156"/>
          <w:szCs w:val="24"/>
          <w:shd w:val="clear" w:color="auto" w:fill="FFFFFF"/>
        </w:rPr>
        <w:t>修正字幕</w:t>
      </w:r>
      <w:r w:rsidR="000776EB" w:rsidRPr="000776EB">
        <w:rPr>
          <w:rFonts w:cs="Times New Roman"/>
          <w:color w:val="4D5156"/>
          <w:szCs w:val="24"/>
          <w:shd w:val="clear" w:color="auto" w:fill="FFFFFF"/>
        </w:rPr>
        <w:t>）</w:t>
      </w:r>
    </w:p>
    <w:p w14:paraId="38B3B5A2" w14:textId="2915D390" w:rsidR="00E001F5" w:rsidRPr="00126284" w:rsidRDefault="00E001F5" w:rsidP="00126284">
      <w:pPr>
        <w:pStyle w:val="Heading1"/>
      </w:pPr>
      <w:r w:rsidRPr="00126284">
        <w:t>Contributions (</w:t>
      </w:r>
      <w:r w:rsidRPr="00126284">
        <w:rPr>
          <w:rFonts w:hint="eastAsia"/>
        </w:rPr>
        <w:t>貢獻</w:t>
      </w:r>
      <w:r w:rsidRPr="00126284">
        <w:t>)</w:t>
      </w:r>
    </w:p>
    <w:p w14:paraId="614BC8F6" w14:textId="77777777" w:rsidR="00FA39CA" w:rsidRPr="00F07B0D" w:rsidRDefault="009A118F" w:rsidP="00E77BCB">
      <w:pPr>
        <w:jc w:val="both"/>
        <w:rPr>
          <w:szCs w:val="24"/>
        </w:rPr>
      </w:pPr>
      <w:r w:rsidRPr="00F07B0D">
        <w:rPr>
          <w:szCs w:val="24"/>
        </w:rPr>
        <w:t>The main contributions in my implementation</w:t>
      </w:r>
      <w:r w:rsidR="00AD54E8" w:rsidRPr="00F07B0D">
        <w:rPr>
          <w:szCs w:val="24"/>
        </w:rPr>
        <w:t xml:space="preserve"> </w:t>
      </w:r>
      <w:r w:rsidR="00D03A2B" w:rsidRPr="00F07B0D">
        <w:rPr>
          <w:szCs w:val="24"/>
        </w:rPr>
        <w:t xml:space="preserve">can be </w:t>
      </w:r>
      <w:r w:rsidR="00507C5F" w:rsidRPr="00F07B0D">
        <w:rPr>
          <w:szCs w:val="24"/>
        </w:rPr>
        <w:t>categorized</w:t>
      </w:r>
      <w:r w:rsidR="00D03A2B" w:rsidRPr="00F07B0D">
        <w:rPr>
          <w:szCs w:val="24"/>
        </w:rPr>
        <w:t xml:space="preserve"> in</w:t>
      </w:r>
      <w:r w:rsidR="00507C5F" w:rsidRPr="00F07B0D">
        <w:rPr>
          <w:szCs w:val="24"/>
        </w:rPr>
        <w:t>to</w:t>
      </w:r>
      <w:r w:rsidR="00D03A2B" w:rsidRPr="00F07B0D">
        <w:rPr>
          <w:szCs w:val="24"/>
        </w:rPr>
        <w:t xml:space="preserve"> t</w:t>
      </w:r>
      <w:r w:rsidR="005D0E76" w:rsidRPr="00F07B0D">
        <w:rPr>
          <w:szCs w:val="24"/>
        </w:rPr>
        <w:t>w</w:t>
      </w:r>
      <w:r w:rsidR="00D03A2B" w:rsidRPr="00F07B0D">
        <w:rPr>
          <w:szCs w:val="24"/>
        </w:rPr>
        <w:t xml:space="preserve">o </w:t>
      </w:r>
      <w:r w:rsidR="00D166F4" w:rsidRPr="00F07B0D">
        <w:rPr>
          <w:szCs w:val="24"/>
        </w:rPr>
        <w:t>areas</w:t>
      </w:r>
      <w:r w:rsidR="001071BC" w:rsidRPr="00F07B0D">
        <w:rPr>
          <w:szCs w:val="24"/>
        </w:rPr>
        <w:t xml:space="preserve">: </w:t>
      </w:r>
      <w:r w:rsidR="00031169" w:rsidRPr="00F07B0D">
        <w:rPr>
          <w:szCs w:val="24"/>
        </w:rPr>
        <w:t>GUI</w:t>
      </w:r>
      <w:r w:rsidR="00BB20DA" w:rsidRPr="00F07B0D">
        <w:rPr>
          <w:szCs w:val="24"/>
        </w:rPr>
        <w:t>-related</w:t>
      </w:r>
      <w:r w:rsidR="00C707EE" w:rsidRPr="00F07B0D">
        <w:rPr>
          <w:szCs w:val="24"/>
        </w:rPr>
        <w:t xml:space="preserve"> and algorithm-related</w:t>
      </w:r>
      <w:r w:rsidR="00D03A2B" w:rsidRPr="00F07B0D">
        <w:rPr>
          <w:szCs w:val="24"/>
        </w:rPr>
        <w:t xml:space="preserve">, and </w:t>
      </w:r>
      <w:r w:rsidR="00AD54E8" w:rsidRPr="00F07B0D">
        <w:rPr>
          <w:szCs w:val="24"/>
        </w:rPr>
        <w:t>are summarized as follows:</w:t>
      </w:r>
    </w:p>
    <w:p w14:paraId="33697FA7" w14:textId="77777777" w:rsidR="00F05115" w:rsidRPr="00F07B0D" w:rsidRDefault="00F05115" w:rsidP="0031103F">
      <w:pPr>
        <w:pStyle w:val="ListParagraph"/>
        <w:numPr>
          <w:ilvl w:val="1"/>
          <w:numId w:val="1"/>
        </w:numPr>
        <w:ind w:left="360"/>
        <w:jc w:val="both"/>
        <w:rPr>
          <w:szCs w:val="24"/>
        </w:rPr>
      </w:pPr>
      <w:r w:rsidRPr="00F07B0D">
        <w:rPr>
          <w:szCs w:val="24"/>
        </w:rPr>
        <w:t>Algorithm-related contributions</w:t>
      </w:r>
    </w:p>
    <w:p w14:paraId="7152EDED" w14:textId="77777777" w:rsidR="00F05115" w:rsidRPr="00F07B0D" w:rsidRDefault="00F05115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 xml:space="preserve">The first </w:t>
      </w:r>
      <w:r w:rsidR="000C23BF" w:rsidRPr="00F07B0D">
        <w:rPr>
          <w:szCs w:val="24"/>
        </w:rPr>
        <w:t xml:space="preserve">full </w:t>
      </w:r>
      <w:r w:rsidRPr="00F07B0D">
        <w:rPr>
          <w:szCs w:val="24"/>
        </w:rPr>
        <w:t>implementation of the original paper</w:t>
      </w:r>
      <w:r w:rsidR="001E04E1" w:rsidRPr="00F07B0D">
        <w:rPr>
          <w:szCs w:val="24"/>
        </w:rPr>
        <w:t xml:space="preserve"> </w:t>
      </w:r>
      <w:r w:rsidR="001E04E1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1E04E1" w:rsidRPr="00F07B0D">
        <w:rPr>
          <w:szCs w:val="24"/>
        </w:rPr>
        <w:fldChar w:fldCharType="separate"/>
      </w:r>
      <w:r w:rsidR="001E04E1" w:rsidRPr="00F07B0D">
        <w:rPr>
          <w:noProof/>
          <w:szCs w:val="24"/>
        </w:rPr>
        <w:t>(Cohen-Or et al., 2006)</w:t>
      </w:r>
      <w:r w:rsidR="001E04E1" w:rsidRPr="00F07B0D">
        <w:rPr>
          <w:szCs w:val="24"/>
        </w:rPr>
        <w:fldChar w:fldCharType="end"/>
      </w:r>
      <w:r w:rsidR="0074648E" w:rsidRPr="00F07B0D">
        <w:rPr>
          <w:szCs w:val="24"/>
        </w:rPr>
        <w:t xml:space="preserve"> thus far</w:t>
      </w:r>
      <w:r w:rsidRPr="00F07B0D">
        <w:rPr>
          <w:szCs w:val="24"/>
        </w:rPr>
        <w:t xml:space="preserve">, including </w:t>
      </w:r>
      <w:r w:rsidR="00D700F8" w:rsidRPr="00F07B0D">
        <w:rPr>
          <w:szCs w:val="24"/>
        </w:rPr>
        <w:t>all details of the algorithm</w:t>
      </w:r>
      <w:r w:rsidR="00E205C6" w:rsidRPr="00F07B0D">
        <w:rPr>
          <w:szCs w:val="24"/>
        </w:rPr>
        <w:t>, with additional features</w:t>
      </w:r>
      <w:r w:rsidR="00636B6F" w:rsidRPr="00F07B0D">
        <w:rPr>
          <w:szCs w:val="24"/>
        </w:rPr>
        <w:t xml:space="preserve"> as undermentioned</w:t>
      </w:r>
      <w:r w:rsidR="00965B1E" w:rsidRPr="00F07B0D">
        <w:rPr>
          <w:szCs w:val="24"/>
        </w:rPr>
        <w:t>, among resource that can be found on public Internet, to the best of my knowledge</w:t>
      </w:r>
      <w:r w:rsidR="00636B6F" w:rsidRPr="00F07B0D">
        <w:rPr>
          <w:szCs w:val="24"/>
        </w:rPr>
        <w:t>.</w:t>
      </w:r>
    </w:p>
    <w:p w14:paraId="157E8926" w14:textId="77777777" w:rsidR="00CC0ADF" w:rsidRPr="00F07B0D" w:rsidRDefault="00FF30F7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 xml:space="preserve">The </w:t>
      </w:r>
      <w:r w:rsidR="005157E0" w:rsidRPr="00F07B0D">
        <w:rPr>
          <w:szCs w:val="24"/>
        </w:rPr>
        <w:t xml:space="preserve">harmonic scheme of the </w:t>
      </w:r>
      <w:r w:rsidRPr="00F07B0D">
        <w:rPr>
          <w:szCs w:val="24"/>
        </w:rPr>
        <w:t>h</w:t>
      </w:r>
      <w:r w:rsidR="006E4E53" w:rsidRPr="00F07B0D">
        <w:rPr>
          <w:szCs w:val="24"/>
        </w:rPr>
        <w:t xml:space="preserve">armonization </w:t>
      </w:r>
      <w:r w:rsidRPr="00F07B0D">
        <w:rPr>
          <w:szCs w:val="24"/>
        </w:rPr>
        <w:t xml:space="preserve">process </w:t>
      </w:r>
      <w:r w:rsidR="00F554D5" w:rsidRPr="00F07B0D">
        <w:rPr>
          <w:szCs w:val="24"/>
        </w:rPr>
        <w:t xml:space="preserve">can be either </w:t>
      </w:r>
      <w:r w:rsidR="00DF5886" w:rsidRPr="00F07B0D">
        <w:rPr>
          <w:szCs w:val="24"/>
        </w:rPr>
        <w:t xml:space="preserve">based </w:t>
      </w:r>
      <w:r w:rsidR="00F554D5" w:rsidRPr="00F07B0D">
        <w:rPr>
          <w:szCs w:val="24"/>
        </w:rPr>
        <w:t xml:space="preserve">on the target image itself, or </w:t>
      </w:r>
      <w:r w:rsidR="006E4E53" w:rsidRPr="00F07B0D">
        <w:rPr>
          <w:szCs w:val="24"/>
        </w:rPr>
        <w:t>on a</w:t>
      </w:r>
      <w:r w:rsidR="00E40216" w:rsidRPr="00F07B0D">
        <w:rPr>
          <w:szCs w:val="24"/>
        </w:rPr>
        <w:t>n optional reference image</w:t>
      </w:r>
      <w:r w:rsidR="00AF4D1F" w:rsidRPr="00F07B0D">
        <w:rPr>
          <w:szCs w:val="24"/>
        </w:rPr>
        <w:t>.</w:t>
      </w:r>
    </w:p>
    <w:p w14:paraId="32602796" w14:textId="77777777" w:rsidR="00A21153" w:rsidRPr="00F07B0D" w:rsidRDefault="00DF4C59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In conjunction with a Super Resolution (SR) technique</w:t>
      </w:r>
      <w:r w:rsidR="00C92952" w:rsidRPr="00F07B0D">
        <w:rPr>
          <w:szCs w:val="24"/>
        </w:rPr>
        <w:t xml:space="preserve"> </w:t>
      </w:r>
      <w:r w:rsidR="00C92952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Wang&lt;/Author&gt;&lt;Year&gt;2021&lt;/Year&gt;&lt;RecNum&gt;2&lt;/RecNum&gt;&lt;DisplayText&gt;(Wang et al., 2021)&lt;/DisplayText&gt;&lt;record&gt;&lt;rec-number&gt;2&lt;/rec-number&gt;&lt;foreign-keys&gt;&lt;key app="EN" db-id="9twasepvawzapgedv59pe50ipppwe9z52v50" timestamp="1686296388"&gt;2&lt;/key&gt;&lt;/foreign-keys&gt;&lt;ref-type name="Conference Proceedings"&gt;10&lt;/ref-type&gt;&lt;contributors&gt;&lt;authors&gt;&lt;author&gt;Wang, Xintao&lt;/author&gt;&lt;author&gt;Xie, Liangbin&lt;/author&gt;&lt;author&gt;Dong, Chao&lt;/author&gt;&lt;author&gt;Shan, Ying&lt;/author&gt;&lt;/authors&gt;&lt;/contributors&gt;&lt;titles&gt;&lt;title&gt;Real-esrgan: Training real-world blind super-resolution with pure synthetic data&lt;/title&gt;&lt;secondary-title&gt;Proceedings of the IEEE/CVF International Conference on Computer Vision&lt;/secondary-title&gt;&lt;/titles&gt;&lt;pages&gt;1905-1914&lt;/pages&gt;&lt;dates&gt;&lt;year&gt;2021&lt;/year&gt;&lt;/dates&gt;&lt;urls&gt;&lt;/urls&gt;&lt;/record&gt;&lt;/Cite&gt;&lt;/EndNote&gt;</w:instrText>
      </w:r>
      <w:r w:rsidR="00C92952" w:rsidRPr="00F07B0D">
        <w:rPr>
          <w:szCs w:val="24"/>
        </w:rPr>
        <w:fldChar w:fldCharType="separate"/>
      </w:r>
      <w:r w:rsidR="00C92952" w:rsidRPr="00F07B0D">
        <w:rPr>
          <w:noProof/>
          <w:szCs w:val="24"/>
        </w:rPr>
        <w:t>(Wang et al., 2021)</w:t>
      </w:r>
      <w:r w:rsidR="00C92952" w:rsidRPr="00F07B0D">
        <w:rPr>
          <w:szCs w:val="24"/>
        </w:rPr>
        <w:fldChar w:fldCharType="end"/>
      </w:r>
      <w:r w:rsidRPr="00F07B0D">
        <w:rPr>
          <w:szCs w:val="24"/>
        </w:rPr>
        <w:t xml:space="preserve">, an enhancement has been made to improve the efficiency of the algorithm. This enhancement enables the use of smaller-sized inputs for the main process without sacrificing quality. Further details </w:t>
      </w:r>
      <w:r w:rsidR="0092395D" w:rsidRPr="00F07B0D">
        <w:rPr>
          <w:szCs w:val="24"/>
        </w:rPr>
        <w:t>are</w:t>
      </w:r>
      <w:r w:rsidR="000B6525" w:rsidRPr="00F07B0D">
        <w:rPr>
          <w:szCs w:val="24"/>
        </w:rPr>
        <w:t xml:space="preserve"> described in</w:t>
      </w:r>
      <w:r w:rsidRPr="00F07B0D">
        <w:rPr>
          <w:szCs w:val="24"/>
        </w:rPr>
        <w:t xml:space="preserve"> Section 4</w:t>
      </w:r>
      <w:r w:rsidR="003B59EF" w:rsidRPr="00F07B0D">
        <w:rPr>
          <w:szCs w:val="24"/>
        </w:rPr>
        <w:t>.</w:t>
      </w:r>
    </w:p>
    <w:p w14:paraId="2DDB627C" w14:textId="77777777" w:rsidR="00325FF3" w:rsidRPr="00F07B0D" w:rsidRDefault="009A1071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In conjunction with GrabCut</w:t>
      </w:r>
      <w:r w:rsidR="000337C1" w:rsidRPr="00F07B0D">
        <w:rPr>
          <w:szCs w:val="24"/>
        </w:rPr>
        <w:t xml:space="preserve"> </w:t>
      </w:r>
      <w:r w:rsidR="000337C1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Rother&lt;/Author&gt;&lt;Year&gt;2004&lt;/Year&gt;&lt;RecNum&gt;3&lt;/RecNum&gt;&lt;DisplayText&gt;(Rother et al., 2004)&lt;/DisplayText&gt;&lt;record&gt;&lt;rec-number&gt;3&lt;/rec-number&gt;&lt;foreign-keys&gt;&lt;key app="EN" db-id="9twasepvawzapgedv59pe50ipppwe9z52v50" timestamp="1686296391"&gt;3&lt;/key&gt;&lt;/foreign-keys&gt;&lt;ref-type name="Journal Article"&gt;17&lt;/ref-type&gt;&lt;contributors&gt;&lt;authors&gt;&lt;author&gt;Rother, Carsten&lt;/author&gt;&lt;author&gt;Kolmogorov, Vladimir&lt;/author&gt;&lt;author&gt;Blake, Andrew&lt;/author&gt;&lt;/authors&gt;&lt;/contributors&gt;&lt;titles&gt;&lt;title&gt;&amp;quot; GrabCut&amp;quot; interactive foreground extraction using iterated graph cuts&lt;/title&gt;&lt;secondary-title&gt;ACM transactions on graphics (TOG)&lt;/secondary-title&gt;&lt;/titles&gt;&lt;periodical&gt;&lt;full-title&gt;ACM transactions on graphics (TOG)&lt;/full-title&gt;&lt;/periodical&gt;&lt;pages&gt;309-314&lt;/pages&gt;&lt;volume&gt;23&lt;/volume&gt;&lt;number&gt;3&lt;/number&gt;&lt;dates&gt;&lt;year&gt;2004&lt;/year&gt;&lt;/dates&gt;&lt;isbn&gt;0730-0301&lt;/isbn&gt;&lt;urls&gt;&lt;/urls&gt;&lt;/record&gt;&lt;/Cite&gt;&lt;/EndNote&gt;</w:instrText>
      </w:r>
      <w:r w:rsidR="000337C1" w:rsidRPr="00F07B0D">
        <w:rPr>
          <w:szCs w:val="24"/>
        </w:rPr>
        <w:fldChar w:fldCharType="separate"/>
      </w:r>
      <w:r w:rsidR="000337C1" w:rsidRPr="00F07B0D">
        <w:rPr>
          <w:noProof/>
          <w:szCs w:val="24"/>
        </w:rPr>
        <w:t>(Rother et al., 2004)</w:t>
      </w:r>
      <w:r w:rsidR="000337C1" w:rsidRPr="00F07B0D">
        <w:rPr>
          <w:szCs w:val="24"/>
        </w:rPr>
        <w:fldChar w:fldCharType="end"/>
      </w:r>
      <w:r w:rsidR="006D7562" w:rsidRPr="00F07B0D">
        <w:rPr>
          <w:szCs w:val="24"/>
        </w:rPr>
        <w:t xml:space="preserve">, a foreground-background </w:t>
      </w:r>
      <w:r w:rsidR="00B41510" w:rsidRPr="00F07B0D">
        <w:rPr>
          <w:szCs w:val="24"/>
        </w:rPr>
        <w:t xml:space="preserve">image </w:t>
      </w:r>
      <w:r w:rsidR="006D7562" w:rsidRPr="00F07B0D">
        <w:rPr>
          <w:szCs w:val="24"/>
        </w:rPr>
        <w:t>segmentation</w:t>
      </w:r>
      <w:r w:rsidR="00D10591" w:rsidRPr="00F07B0D">
        <w:rPr>
          <w:szCs w:val="24"/>
        </w:rPr>
        <w:t xml:space="preserve"> technique, a high-level application </w:t>
      </w:r>
      <w:r w:rsidR="00685C76" w:rsidRPr="00F07B0D">
        <w:rPr>
          <w:szCs w:val="24"/>
        </w:rPr>
        <w:t xml:space="preserve">has been developed </w:t>
      </w:r>
      <w:r w:rsidR="00D10591" w:rsidRPr="00F07B0D">
        <w:rPr>
          <w:szCs w:val="24"/>
        </w:rPr>
        <w:t>to let user</w:t>
      </w:r>
      <w:r w:rsidR="00AE7E97" w:rsidRPr="00F07B0D">
        <w:rPr>
          <w:szCs w:val="24"/>
        </w:rPr>
        <w:t>s</w:t>
      </w:r>
      <w:r w:rsidR="00D64AE7" w:rsidRPr="00F07B0D">
        <w:rPr>
          <w:szCs w:val="24"/>
        </w:rPr>
        <w:t xml:space="preserve"> </w:t>
      </w:r>
      <w:r w:rsidR="00F35C49" w:rsidRPr="00F07B0D">
        <w:rPr>
          <w:szCs w:val="24"/>
        </w:rPr>
        <w:t xml:space="preserve">selectively </w:t>
      </w:r>
      <w:r w:rsidR="0029490E" w:rsidRPr="00F07B0D">
        <w:rPr>
          <w:szCs w:val="24"/>
        </w:rPr>
        <w:t xml:space="preserve">apply </w:t>
      </w:r>
      <w:r w:rsidR="0091486E" w:rsidRPr="00F07B0D">
        <w:rPr>
          <w:szCs w:val="24"/>
        </w:rPr>
        <w:t xml:space="preserve">the </w:t>
      </w:r>
      <w:r w:rsidR="0029490E" w:rsidRPr="00F07B0D">
        <w:rPr>
          <w:szCs w:val="24"/>
        </w:rPr>
        <w:t>color harmonization process on background</w:t>
      </w:r>
      <w:r w:rsidR="00100396" w:rsidRPr="00F07B0D">
        <w:rPr>
          <w:szCs w:val="24"/>
        </w:rPr>
        <w:t xml:space="preserve"> </w:t>
      </w:r>
      <w:r w:rsidR="00680D8B" w:rsidRPr="00F07B0D">
        <w:rPr>
          <w:szCs w:val="24"/>
        </w:rPr>
        <w:t>(</w:t>
      </w:r>
      <w:r w:rsidR="00E24C8C" w:rsidRPr="00F07B0D">
        <w:rPr>
          <w:szCs w:val="24"/>
        </w:rPr>
        <w:t xml:space="preserve">and the color harmony is </w:t>
      </w:r>
      <w:r w:rsidR="00100396" w:rsidRPr="00F07B0D">
        <w:rPr>
          <w:szCs w:val="24"/>
        </w:rPr>
        <w:t>based on the foreground</w:t>
      </w:r>
      <w:r w:rsidR="00680D8B" w:rsidRPr="00F07B0D">
        <w:rPr>
          <w:szCs w:val="24"/>
        </w:rPr>
        <w:t>)</w:t>
      </w:r>
      <w:r w:rsidR="00015058" w:rsidRPr="00F07B0D">
        <w:rPr>
          <w:szCs w:val="24"/>
        </w:rPr>
        <w:t>, or vice-versa</w:t>
      </w:r>
      <w:r w:rsidR="00B55558" w:rsidRPr="00F07B0D">
        <w:rPr>
          <w:szCs w:val="24"/>
        </w:rPr>
        <w:t>. This was also mentioned in the original paper</w:t>
      </w:r>
      <w:r w:rsidR="002E31C4" w:rsidRPr="00F07B0D">
        <w:rPr>
          <w:szCs w:val="24"/>
        </w:rPr>
        <w:t>.</w:t>
      </w:r>
      <w:r w:rsidR="00AC119F" w:rsidRPr="00F07B0D">
        <w:rPr>
          <w:szCs w:val="24"/>
        </w:rPr>
        <w:t xml:space="preserve"> Further details are described in Section 4.</w:t>
      </w:r>
    </w:p>
    <w:p w14:paraId="545E0357" w14:textId="77777777" w:rsidR="007C6A16" w:rsidRPr="00F07B0D" w:rsidRDefault="00805DD0" w:rsidP="0031103F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Users have the option to choose between selecting a specific template type or allowing the program to automatically search for the best template type. The concept of template types will be discussed in greater detail in Section 3.</w:t>
      </w:r>
    </w:p>
    <w:p w14:paraId="35B307B5" w14:textId="77777777" w:rsidR="00F4067F" w:rsidRPr="00F07B0D" w:rsidRDefault="00B20596" w:rsidP="0031103F">
      <w:pPr>
        <w:pStyle w:val="ListParagraph"/>
        <w:numPr>
          <w:ilvl w:val="1"/>
          <w:numId w:val="1"/>
        </w:numPr>
        <w:ind w:left="360"/>
        <w:jc w:val="both"/>
        <w:rPr>
          <w:szCs w:val="24"/>
        </w:rPr>
      </w:pPr>
      <w:r w:rsidRPr="00F07B0D">
        <w:rPr>
          <w:szCs w:val="24"/>
        </w:rPr>
        <w:t>GUI-related contributions</w:t>
      </w:r>
    </w:p>
    <w:p w14:paraId="303B8232" w14:textId="77777777" w:rsidR="00AD3519" w:rsidRPr="00F07B0D" w:rsidRDefault="000C23BF" w:rsidP="00EB6188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 xml:space="preserve">The first implementation along with a </w:t>
      </w:r>
      <w:r w:rsidR="009C6633" w:rsidRPr="00F07B0D">
        <w:rPr>
          <w:szCs w:val="24"/>
        </w:rPr>
        <w:t xml:space="preserve">stand-alone </w:t>
      </w:r>
      <w:r w:rsidRPr="00F07B0D">
        <w:rPr>
          <w:szCs w:val="24"/>
        </w:rPr>
        <w:t>GUI, including several</w:t>
      </w:r>
      <w:r w:rsidR="002E794A" w:rsidRPr="00F07B0D">
        <w:rPr>
          <w:szCs w:val="24"/>
        </w:rPr>
        <w:t xml:space="preserve"> </w:t>
      </w:r>
      <w:r w:rsidR="00A72D8B" w:rsidRPr="00F07B0D">
        <w:rPr>
          <w:szCs w:val="24"/>
        </w:rPr>
        <w:t>extensive and user-friendly features</w:t>
      </w:r>
      <w:r w:rsidR="002B0C91" w:rsidRPr="00F07B0D">
        <w:rPr>
          <w:szCs w:val="24"/>
        </w:rPr>
        <w:t>, listed undermentioned</w:t>
      </w:r>
      <w:r w:rsidR="00177C4F" w:rsidRPr="00F07B0D">
        <w:rPr>
          <w:szCs w:val="24"/>
        </w:rPr>
        <w:t>ly</w:t>
      </w:r>
      <w:r w:rsidR="002B0C91" w:rsidRPr="00F07B0D">
        <w:rPr>
          <w:szCs w:val="24"/>
        </w:rPr>
        <w:t>.</w:t>
      </w:r>
    </w:p>
    <w:p w14:paraId="75FE9107" w14:textId="77777777" w:rsidR="00AA2096" w:rsidRPr="00F07B0D" w:rsidRDefault="00A23286" w:rsidP="00EB6188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lastRenderedPageBreak/>
        <w:t xml:space="preserve">Four ways </w:t>
      </w:r>
      <w:r w:rsidR="00C5566E" w:rsidRPr="00F07B0D">
        <w:rPr>
          <w:szCs w:val="24"/>
        </w:rPr>
        <w:t xml:space="preserve">to load </w:t>
      </w:r>
      <w:r w:rsidR="002E76FB" w:rsidRPr="00F07B0D">
        <w:rPr>
          <w:szCs w:val="24"/>
        </w:rPr>
        <w:t>image</w:t>
      </w:r>
      <w:r w:rsidR="009B6F4F" w:rsidRPr="00F07B0D">
        <w:rPr>
          <w:szCs w:val="24"/>
        </w:rPr>
        <w:t>: 1) from local 2) drag-and-drop 3) from URL 4) from clipboard</w:t>
      </w:r>
      <w:r w:rsidR="00072B1C" w:rsidRPr="00F07B0D">
        <w:rPr>
          <w:szCs w:val="24"/>
        </w:rPr>
        <w:t xml:space="preserve">. This enables the </w:t>
      </w:r>
      <w:r w:rsidR="00A37BE9" w:rsidRPr="00F07B0D">
        <w:rPr>
          <w:szCs w:val="24"/>
        </w:rPr>
        <w:t xml:space="preserve">ample </w:t>
      </w:r>
      <w:r w:rsidR="00072B1C" w:rsidRPr="00F07B0D">
        <w:rPr>
          <w:szCs w:val="24"/>
        </w:rPr>
        <w:t>flexibility for individual users.</w:t>
      </w:r>
    </w:p>
    <w:p w14:paraId="420EA3B7" w14:textId="77777777" w:rsidR="0066081F" w:rsidRPr="00F07B0D" w:rsidRDefault="00D11695" w:rsidP="00EB6188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A s</w:t>
      </w:r>
      <w:r w:rsidR="007908CD" w:rsidRPr="00F07B0D">
        <w:rPr>
          <w:szCs w:val="24"/>
        </w:rPr>
        <w:t xml:space="preserve">pecific GUI panel for </w:t>
      </w:r>
      <w:r w:rsidR="0072212C" w:rsidRPr="00F07B0D">
        <w:rPr>
          <w:szCs w:val="24"/>
        </w:rPr>
        <w:t xml:space="preserve">algorithm </w:t>
      </w:r>
      <w:r w:rsidR="007908CD" w:rsidRPr="00F07B0D">
        <w:rPr>
          <w:szCs w:val="24"/>
        </w:rPr>
        <w:t>settings</w:t>
      </w:r>
      <w:r w:rsidR="00947888" w:rsidRPr="00F07B0D">
        <w:rPr>
          <w:szCs w:val="24"/>
        </w:rPr>
        <w:t xml:space="preserve"> for each single loaded image</w:t>
      </w:r>
      <w:r w:rsidR="002D70CB" w:rsidRPr="00F07B0D">
        <w:rPr>
          <w:szCs w:val="24"/>
        </w:rPr>
        <w:t xml:space="preserve"> individually</w:t>
      </w:r>
      <w:r w:rsidR="00947888" w:rsidRPr="00F07B0D">
        <w:rPr>
          <w:szCs w:val="24"/>
        </w:rPr>
        <w:t>.</w:t>
      </w:r>
      <w:r w:rsidR="009E19E5" w:rsidRPr="00F07B0D">
        <w:rPr>
          <w:szCs w:val="24"/>
        </w:rPr>
        <w:t xml:space="preserve"> The settings incorporate </w:t>
      </w:r>
      <w:r w:rsidR="006D4A87" w:rsidRPr="00F07B0D">
        <w:rPr>
          <w:szCs w:val="24"/>
        </w:rPr>
        <w:t xml:space="preserve">the template type </w:t>
      </w:r>
      <w:r w:rsidR="004F41CE" w:rsidRPr="00F07B0D">
        <w:rPr>
          <w:szCs w:val="24"/>
        </w:rPr>
        <w:t xml:space="preserve">of the harmonic schemes, </w:t>
      </w:r>
      <w:r w:rsidR="006D4A87" w:rsidRPr="00F07B0D">
        <w:rPr>
          <w:szCs w:val="24"/>
        </w:rPr>
        <w:t>the resize-ratio</w:t>
      </w:r>
      <w:r w:rsidR="004F41CE" w:rsidRPr="00F07B0D">
        <w:rPr>
          <w:szCs w:val="24"/>
        </w:rPr>
        <w:t>, and an optional reference image.</w:t>
      </w:r>
      <w:r w:rsidR="005C42B7" w:rsidRPr="00F07B0D">
        <w:rPr>
          <w:szCs w:val="24"/>
        </w:rPr>
        <w:t xml:space="preserve"> These terms will be further explained in Section 3.</w:t>
      </w:r>
    </w:p>
    <w:p w14:paraId="46AB8C28" w14:textId="77777777" w:rsidR="008E39EC" w:rsidRPr="00F07B0D" w:rsidRDefault="00EC36AC" w:rsidP="00347A29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>All algorithms run on</w:t>
      </w:r>
      <w:r w:rsidR="009A1B33" w:rsidRPr="00F07B0D">
        <w:rPr>
          <w:szCs w:val="24"/>
        </w:rPr>
        <w:t xml:space="preserve"> other threads</w:t>
      </w:r>
      <w:r w:rsidR="009B60B9" w:rsidRPr="00F07B0D">
        <w:rPr>
          <w:szCs w:val="24"/>
        </w:rPr>
        <w:t>.</w:t>
      </w:r>
      <w:r w:rsidR="009A1B33" w:rsidRPr="00F07B0D">
        <w:rPr>
          <w:szCs w:val="24"/>
        </w:rPr>
        <w:t xml:space="preserve"> </w:t>
      </w:r>
      <w:r w:rsidR="009B60B9" w:rsidRPr="00F07B0D">
        <w:rPr>
          <w:szCs w:val="24"/>
        </w:rPr>
        <w:t>T</w:t>
      </w:r>
      <w:r w:rsidR="009A1B33" w:rsidRPr="00F07B0D">
        <w:rPr>
          <w:szCs w:val="24"/>
        </w:rPr>
        <w:t xml:space="preserve">he user-interface </w:t>
      </w:r>
      <w:r w:rsidR="00D33911" w:rsidRPr="00F07B0D">
        <w:rPr>
          <w:szCs w:val="24"/>
        </w:rPr>
        <w:t xml:space="preserve">is </w:t>
      </w:r>
      <w:r w:rsidR="009A1B33" w:rsidRPr="00F07B0D">
        <w:rPr>
          <w:szCs w:val="24"/>
        </w:rPr>
        <w:t>not frozen</w:t>
      </w:r>
      <w:r w:rsidR="009B60B9" w:rsidRPr="00F07B0D">
        <w:rPr>
          <w:szCs w:val="24"/>
        </w:rPr>
        <w:t>; thus</w:t>
      </w:r>
      <w:r w:rsidR="00336732" w:rsidRPr="00F07B0D">
        <w:rPr>
          <w:szCs w:val="24"/>
        </w:rPr>
        <w:t>,</w:t>
      </w:r>
      <w:r w:rsidR="009B60B9" w:rsidRPr="00F07B0D">
        <w:rPr>
          <w:szCs w:val="24"/>
        </w:rPr>
        <w:t xml:space="preserve"> users can continue operating (e.g., load another image)</w:t>
      </w:r>
      <w:r w:rsidR="00A1229A" w:rsidRPr="00F07B0D">
        <w:rPr>
          <w:szCs w:val="24"/>
        </w:rPr>
        <w:t xml:space="preserve"> while the harmonization process is</w:t>
      </w:r>
      <w:r w:rsidR="004B141A" w:rsidRPr="00F07B0D">
        <w:rPr>
          <w:szCs w:val="24"/>
        </w:rPr>
        <w:t xml:space="preserve"> concurrently running.</w:t>
      </w:r>
    </w:p>
    <w:p w14:paraId="3E2CAADB" w14:textId="77777777" w:rsidR="008E41F1" w:rsidRPr="00F07B0D" w:rsidRDefault="00127F88" w:rsidP="00347A29">
      <w:pPr>
        <w:pStyle w:val="ListParagraph"/>
        <w:numPr>
          <w:ilvl w:val="2"/>
          <w:numId w:val="1"/>
        </w:numPr>
        <w:ind w:left="720" w:hanging="360"/>
        <w:jc w:val="both"/>
        <w:rPr>
          <w:szCs w:val="24"/>
        </w:rPr>
      </w:pPr>
      <w:r w:rsidRPr="00F07B0D">
        <w:rPr>
          <w:szCs w:val="24"/>
        </w:rPr>
        <w:t xml:space="preserve">An immediate and clear comparison </w:t>
      </w:r>
      <w:r w:rsidR="00EE3C28" w:rsidRPr="00F07B0D">
        <w:rPr>
          <w:szCs w:val="24"/>
        </w:rPr>
        <w:t>will be displayed right after a process is done.</w:t>
      </w:r>
      <w:r w:rsidR="006D6812" w:rsidRPr="00F07B0D">
        <w:rPr>
          <w:szCs w:val="24"/>
        </w:rPr>
        <w:t xml:space="preserve"> This further enhances the user experience</w:t>
      </w:r>
      <w:r w:rsidR="00B318B1" w:rsidRPr="00F07B0D">
        <w:rPr>
          <w:szCs w:val="24"/>
        </w:rPr>
        <w:t xml:space="preserve"> in terms of convenience and practicality</w:t>
      </w:r>
      <w:r w:rsidR="006D6812" w:rsidRPr="00F07B0D">
        <w:rPr>
          <w:szCs w:val="24"/>
        </w:rPr>
        <w:t>.</w:t>
      </w:r>
    </w:p>
    <w:p w14:paraId="52A3629B" w14:textId="77777777" w:rsidR="00157C22" w:rsidRPr="00F07B0D" w:rsidRDefault="00157C22" w:rsidP="002E3CF0">
      <w:pPr>
        <w:pStyle w:val="Heading1"/>
      </w:pPr>
      <w:r w:rsidRPr="00F07B0D">
        <w:t>Introduction</w:t>
      </w:r>
    </w:p>
    <w:p w14:paraId="610AC659" w14:textId="77777777" w:rsidR="007B7066" w:rsidRPr="00F07B0D" w:rsidRDefault="00C06545" w:rsidP="005E7CC3">
      <w:pPr>
        <w:pStyle w:val="Caption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26F28548" wp14:editId="2A90E9BD">
            <wp:extent cx="2338648" cy="1243535"/>
            <wp:effectExtent l="0" t="0" r="508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345890" cy="12473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682FB4" w14:textId="5CFD0912" w:rsidR="005A26BC" w:rsidRPr="00F07B0D" w:rsidRDefault="007B7066" w:rsidP="005E7CC3">
      <w:pPr>
        <w:pStyle w:val="Caption"/>
        <w:rPr>
          <w:szCs w:val="24"/>
        </w:rPr>
      </w:pPr>
      <w:bookmarkStart w:id="0" w:name="_Ref137062273"/>
      <w:r w:rsidRPr="00F07B0D">
        <w:rPr>
          <w:szCs w:val="24"/>
        </w:rPr>
        <w:t xml:space="preserve">Figure </w:t>
      </w:r>
      <w:r w:rsidR="00281815" w:rsidRPr="00F07B0D">
        <w:rPr>
          <w:szCs w:val="24"/>
        </w:rPr>
        <w:fldChar w:fldCharType="begin"/>
      </w:r>
      <w:r w:rsidR="00281815" w:rsidRPr="00F07B0D">
        <w:rPr>
          <w:szCs w:val="24"/>
        </w:rPr>
        <w:instrText xml:space="preserve"> SEQ Figure \* ARABIC </w:instrText>
      </w:r>
      <w:r w:rsidR="00281815" w:rsidRPr="00F07B0D">
        <w:rPr>
          <w:szCs w:val="24"/>
        </w:rPr>
        <w:fldChar w:fldCharType="separate"/>
      </w:r>
      <w:r w:rsidR="0059486D">
        <w:rPr>
          <w:noProof/>
          <w:szCs w:val="24"/>
        </w:rPr>
        <w:t>1</w:t>
      </w:r>
      <w:r w:rsidR="00281815" w:rsidRPr="00F07B0D">
        <w:rPr>
          <w:noProof/>
          <w:szCs w:val="24"/>
        </w:rPr>
        <w:fldChar w:fldCharType="end"/>
      </w:r>
      <w:bookmarkEnd w:id="0"/>
      <w:r w:rsidRPr="00F07B0D">
        <w:rPr>
          <w:szCs w:val="24"/>
        </w:rPr>
        <w:t xml:space="preserve">. </w:t>
      </w:r>
      <w:r w:rsidRPr="00F07B0D">
        <w:rPr>
          <w:rFonts w:hint="eastAsia"/>
          <w:szCs w:val="24"/>
        </w:rPr>
        <w:t>T</w:t>
      </w:r>
      <w:r w:rsidRPr="00F07B0D">
        <w:rPr>
          <w:szCs w:val="24"/>
        </w:rPr>
        <w:t>he eight harmonic templates as hue wheels, represented in HSV color space</w:t>
      </w:r>
      <w:r w:rsidR="00FD6B61" w:rsidRPr="00F07B0D">
        <w:rPr>
          <w:szCs w:val="24"/>
        </w:rPr>
        <w:t>, developed by Matsuda</w:t>
      </w:r>
      <w:r w:rsidR="00850700" w:rsidRPr="00F07B0D">
        <w:rPr>
          <w:szCs w:val="24"/>
        </w:rPr>
        <w:t xml:space="preserve"> (The figure originates from the paper</w:t>
      </w:r>
      <w:r w:rsidR="003123DC" w:rsidRPr="00F07B0D">
        <w:rPr>
          <w:szCs w:val="24"/>
        </w:rPr>
        <w:t xml:space="preserve"> </w:t>
      </w:r>
      <w:r w:rsidR="00F44ED9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F44ED9" w:rsidRPr="00F07B0D">
        <w:rPr>
          <w:szCs w:val="24"/>
        </w:rPr>
        <w:fldChar w:fldCharType="separate"/>
      </w:r>
      <w:r w:rsidR="00F44ED9" w:rsidRPr="00F07B0D">
        <w:rPr>
          <w:noProof/>
          <w:szCs w:val="24"/>
        </w:rPr>
        <w:t>(Cohen-Or et al., 2006)</w:t>
      </w:r>
      <w:r w:rsidR="00F44ED9" w:rsidRPr="00F07B0D">
        <w:rPr>
          <w:szCs w:val="24"/>
        </w:rPr>
        <w:fldChar w:fldCharType="end"/>
      </w:r>
      <w:r w:rsidR="00850700" w:rsidRPr="00F07B0D">
        <w:rPr>
          <w:szCs w:val="24"/>
        </w:rPr>
        <w:t>)</w:t>
      </w:r>
      <w:r w:rsidR="00E139D9" w:rsidRPr="00F07B0D">
        <w:rPr>
          <w:szCs w:val="24"/>
        </w:rPr>
        <w:t>.</w:t>
      </w:r>
    </w:p>
    <w:p w14:paraId="38FAF165" w14:textId="79D235B4" w:rsidR="00AA7238" w:rsidRDefault="00CE7957" w:rsidP="00E24943">
      <w:pPr>
        <w:jc w:val="both"/>
        <w:rPr>
          <w:szCs w:val="24"/>
        </w:rPr>
      </w:pPr>
      <w:r w:rsidRPr="00F07B0D">
        <w:rPr>
          <w:szCs w:val="24"/>
        </w:rPr>
        <w:t xml:space="preserve">As </w:t>
      </w:r>
      <w:r w:rsidR="00234B9C" w:rsidRPr="00F07B0D">
        <w:rPr>
          <w:szCs w:val="24"/>
        </w:rPr>
        <w:fldChar w:fldCharType="begin"/>
      </w:r>
      <w:r w:rsidR="00234B9C" w:rsidRPr="00F07B0D">
        <w:rPr>
          <w:szCs w:val="24"/>
        </w:rPr>
        <w:instrText xml:space="preserve"> REF _Ref137062273 \h </w:instrText>
      </w:r>
      <w:r w:rsidR="00D35A40" w:rsidRPr="00F07B0D">
        <w:rPr>
          <w:szCs w:val="24"/>
        </w:rPr>
        <w:instrText xml:space="preserve"> \* MERGEFORMAT </w:instrText>
      </w:r>
      <w:r w:rsidR="00234B9C" w:rsidRPr="00F07B0D">
        <w:rPr>
          <w:szCs w:val="24"/>
        </w:rPr>
      </w:r>
      <w:r w:rsidR="00234B9C" w:rsidRPr="00F07B0D">
        <w:rPr>
          <w:szCs w:val="24"/>
        </w:rPr>
        <w:fldChar w:fldCharType="separate"/>
      </w:r>
      <w:r w:rsidR="0059486D" w:rsidRPr="00F07B0D">
        <w:rPr>
          <w:szCs w:val="24"/>
        </w:rPr>
        <w:t xml:space="preserve">Figure </w:t>
      </w:r>
      <w:r w:rsidR="0059486D">
        <w:rPr>
          <w:noProof/>
          <w:szCs w:val="24"/>
        </w:rPr>
        <w:t>1</w:t>
      </w:r>
      <w:r w:rsidR="00234B9C" w:rsidRPr="00F07B0D">
        <w:rPr>
          <w:szCs w:val="24"/>
        </w:rPr>
        <w:fldChar w:fldCharType="end"/>
      </w:r>
      <w:r w:rsidR="00651EA3" w:rsidRPr="00F07B0D">
        <w:rPr>
          <w:szCs w:val="24"/>
        </w:rPr>
        <w:t xml:space="preserve"> </w:t>
      </w:r>
      <w:r w:rsidR="0045575C" w:rsidRPr="00F07B0D">
        <w:rPr>
          <w:szCs w:val="24"/>
        </w:rPr>
        <w:t>shown</w:t>
      </w:r>
      <w:r w:rsidR="00E56665" w:rsidRPr="00F07B0D">
        <w:rPr>
          <w:szCs w:val="24"/>
        </w:rPr>
        <w:t>, there exist eight types of harmonic templates</w:t>
      </w:r>
      <w:r w:rsidR="005A1E57" w:rsidRPr="00F07B0D">
        <w:rPr>
          <w:szCs w:val="24"/>
        </w:rPr>
        <w:t>: i-type, V-type, L-type, I-type, T-type, Y-type, X-type, and N-type</w:t>
      </w:r>
      <w:r w:rsidR="002D70EA">
        <w:rPr>
          <w:szCs w:val="24"/>
        </w:rPr>
        <w:t xml:space="preserve"> </w:t>
      </w:r>
      <w:r w:rsidR="002D70EA" w:rsidRPr="00F07B0D">
        <w:rPr>
          <w:szCs w:val="24"/>
        </w:rPr>
        <w:t xml:space="preserve">(Matsuda, Y. 1995) </w:t>
      </w:r>
      <w:r w:rsidR="002D70EA">
        <w:rPr>
          <w:szCs w:val="24"/>
        </w:rPr>
        <w:fldChar w:fldCharType="begin"/>
      </w:r>
      <w:r w:rsidR="002D70EA">
        <w:rPr>
          <w:szCs w:val="24"/>
        </w:rPr>
        <w:instrText xml:space="preserve"> ADDIN EN.CITE &lt;EndNote&gt;&lt;Cite&gt;&lt;Author&gt;Tokumaru&lt;/Author&gt;&lt;Year&gt;2002&lt;/Year&gt;&lt;RecNum&gt;6&lt;/RecNum&gt;&lt;DisplayText&gt;(Tokumaru et al., 2002)&lt;/DisplayText&gt;&lt;record&gt;&lt;rec-number&gt;6&lt;/rec-number&gt;&lt;foreign-keys&gt;&lt;key app="EN" db-id="9twasepvawzapgedv59pe50ipppwe9z52v50" timestamp="1686312890"&gt;6&lt;/key&gt;&lt;/foreign-keys&gt;&lt;ref-type name="Conference Proceedings"&gt;10&lt;/ref-type&gt;&lt;contributors&gt;&lt;authors&gt;&lt;author&gt;Tokumaru, Masataka&lt;/author&gt;&lt;author&gt;Muranaka, Noriaki&lt;/author&gt;&lt;author&gt;Imanishi, Shigeru&lt;/author&gt;&lt;/authors&gt;&lt;/contributors&gt;&lt;titles&gt;&lt;title&gt;Color design support system considering color harmony&lt;/title&gt;&lt;secondary-title&gt;2002 IEEE world congress on computational intelligence. 2002 IEEE international conference on fuzzy systems. FUZZ-IEEE&amp;apos;02. Proceedings (Cat. No. 02CH37291)&lt;/secondary-title&gt;&lt;/titles&gt;&lt;pages&gt;378-383&lt;/pages&gt;&lt;volume&gt;1&lt;/volume&gt;&lt;dates&gt;&lt;year&gt;2002&lt;/year&gt;&lt;/dates&gt;&lt;publisher&gt;IEEE&lt;/publisher&gt;&lt;isbn&gt;0780372808&lt;/isbn&gt;&lt;urls&gt;&lt;/urls&gt;&lt;/record&gt;&lt;/Cite&gt;&lt;/EndNote&gt;</w:instrText>
      </w:r>
      <w:r w:rsidR="002D70EA">
        <w:rPr>
          <w:szCs w:val="24"/>
        </w:rPr>
        <w:fldChar w:fldCharType="separate"/>
      </w:r>
      <w:r w:rsidR="002D70EA">
        <w:rPr>
          <w:noProof/>
          <w:szCs w:val="24"/>
        </w:rPr>
        <w:t>(Tokumaru et al., 2002)</w:t>
      </w:r>
      <w:r w:rsidR="002D70EA">
        <w:rPr>
          <w:szCs w:val="24"/>
        </w:rPr>
        <w:fldChar w:fldCharType="end"/>
      </w:r>
      <w:r w:rsidR="005A1E57" w:rsidRPr="00F07B0D">
        <w:rPr>
          <w:szCs w:val="24"/>
        </w:rPr>
        <w:t>.</w:t>
      </w:r>
      <w:r w:rsidR="00BC4632" w:rsidRPr="00F07B0D">
        <w:rPr>
          <w:szCs w:val="24"/>
        </w:rPr>
        <w:t xml:space="preserve"> </w:t>
      </w:r>
      <w:r w:rsidR="00466348" w:rsidRPr="00F07B0D">
        <w:rPr>
          <w:szCs w:val="24"/>
        </w:rPr>
        <w:t>Each template is represented</w:t>
      </w:r>
      <w:r w:rsidR="004A63DC" w:rsidRPr="00F07B0D">
        <w:rPr>
          <w:szCs w:val="24"/>
        </w:rPr>
        <w:t xml:space="preserve"> as</w:t>
      </w:r>
      <w:r w:rsidR="00466348" w:rsidRPr="00F07B0D">
        <w:rPr>
          <w:szCs w:val="24"/>
        </w:rPr>
        <w:t xml:space="preserve"> a ring</w:t>
      </w:r>
      <w:r w:rsidR="00426F20" w:rsidRPr="00F07B0D">
        <w:rPr>
          <w:szCs w:val="24"/>
        </w:rPr>
        <w:t xml:space="preserve"> with hues</w:t>
      </w:r>
      <w:r w:rsidR="00ED1DCE" w:rsidRPr="00F07B0D">
        <w:rPr>
          <w:szCs w:val="24"/>
        </w:rPr>
        <w:t xml:space="preserve"> in the HSV </w:t>
      </w:r>
      <w:r w:rsidR="007E00C4" w:rsidRPr="00F07B0D">
        <w:rPr>
          <w:szCs w:val="24"/>
        </w:rPr>
        <w:t xml:space="preserve">(hue, saturation, and value) </w:t>
      </w:r>
      <w:r w:rsidR="00ED1DCE" w:rsidRPr="00F07B0D">
        <w:rPr>
          <w:szCs w:val="24"/>
        </w:rPr>
        <w:t>color space</w:t>
      </w:r>
      <w:r w:rsidR="009648C1" w:rsidRPr="00F07B0D">
        <w:rPr>
          <w:szCs w:val="24"/>
        </w:rPr>
        <w:t xml:space="preserve"> and one or two sectors</w:t>
      </w:r>
      <w:r w:rsidR="006A761D" w:rsidRPr="00F07B0D">
        <w:rPr>
          <w:szCs w:val="24"/>
        </w:rPr>
        <w:t xml:space="preserve">, except </w:t>
      </w:r>
      <w:r w:rsidR="00A1252D" w:rsidRPr="00F07B0D">
        <w:rPr>
          <w:szCs w:val="24"/>
        </w:rPr>
        <w:t>the N-type.</w:t>
      </w:r>
      <w:r w:rsidR="00B93823" w:rsidRPr="00F07B0D">
        <w:rPr>
          <w:szCs w:val="24"/>
        </w:rPr>
        <w:t xml:space="preserve"> </w:t>
      </w:r>
      <w:r w:rsidR="00A01652" w:rsidRPr="00F07B0D">
        <w:rPr>
          <w:szCs w:val="24"/>
        </w:rPr>
        <w:t xml:space="preserve">Note that here we do not </w:t>
      </w:r>
      <w:r w:rsidR="00A01652" w:rsidRPr="00F07B0D">
        <w:rPr>
          <w:rFonts w:hint="eastAsia"/>
          <w:szCs w:val="24"/>
        </w:rPr>
        <w:t>i</w:t>
      </w:r>
      <w:r w:rsidR="00A01652" w:rsidRPr="00F07B0D">
        <w:rPr>
          <w:szCs w:val="24"/>
        </w:rPr>
        <w:t>ncorporate the N-type template into consideration, since it was proposed for grayscale images.</w:t>
      </w:r>
    </w:p>
    <w:p w14:paraId="0E0B83D7" w14:textId="1E5DFFF1" w:rsidR="00256516" w:rsidRPr="00F07B0D" w:rsidRDefault="00974134" w:rsidP="007E46F8">
      <w:pPr>
        <w:jc w:val="center"/>
        <w:rPr>
          <w:szCs w:val="24"/>
        </w:rPr>
      </w:pPr>
      <w:r>
        <w:rPr>
          <w:noProof/>
          <w:szCs w:val="24"/>
        </w:rPr>
        <w:drawing>
          <wp:inline distT="0" distB="0" distL="0" distR="0" wp14:anchorId="725FC34C" wp14:editId="5ED42E99">
            <wp:extent cx="1169282" cy="1097280"/>
            <wp:effectExtent l="0" t="0" r="0" b="762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69282" cy="1097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szCs w:val="24"/>
        </w:rPr>
        <w:t xml:space="preserve">                             </w:t>
      </w:r>
      <w:r w:rsidR="007E46F8">
        <w:rPr>
          <w:noProof/>
          <w:szCs w:val="24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4CE216FC" wp14:editId="1898AC2C">
                <wp:simplePos x="0" y="0"/>
                <wp:positionH relativeFrom="margin">
                  <wp:align>center</wp:align>
                </wp:positionH>
                <wp:positionV relativeFrom="paragraph">
                  <wp:posOffset>547802</wp:posOffset>
                </wp:positionV>
                <wp:extent cx="672999" cy="0"/>
                <wp:effectExtent l="0" t="76200" r="13335" b="95250"/>
                <wp:wrapNone/>
                <wp:docPr id="37" name="Straight Arrow Connector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72999" cy="0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>
                              <a:lumMod val="85000"/>
                              <a:lumOff val="15000"/>
                            </a:schemeClr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shapetype w14:anchorId="51E9ED38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37" o:spid="_x0000_s1026" type="#_x0000_t32" style="position:absolute;margin-left:0;margin-top:43.15pt;width:53pt;height:0;z-index:251673600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" strokecolor="#272727 [2749]" strokeweight="1.5pt">
                <v:stroke endarrow="block" joinstyle="miter"/>
                <w10:wrap anchorx="margin"/>
              </v:shape>
            </w:pict>
          </mc:Fallback>
        </mc:AlternateContent>
      </w:r>
      <w:r w:rsidR="00AA7238">
        <w:rPr>
          <w:noProof/>
          <w:szCs w:val="24"/>
        </w:rPr>
        <w:drawing>
          <wp:inline distT="0" distB="0" distL="0" distR="0" wp14:anchorId="3411D9AB" wp14:editId="2BD84C1D">
            <wp:extent cx="1169283" cy="1097280"/>
            <wp:effectExtent l="0" t="0" r="0" b="762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82573" cy="11097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CD81E8" w14:textId="038A6D13" w:rsidR="00E43A13" w:rsidRPr="00F07B0D" w:rsidRDefault="00E43A13" w:rsidP="00E43A13">
      <w:pPr>
        <w:pStyle w:val="Caption"/>
        <w:rPr>
          <w:szCs w:val="24"/>
        </w:rPr>
      </w:pPr>
      <w:bookmarkStart w:id="1" w:name="_Ref137063653"/>
      <w:r w:rsidRPr="00F07B0D">
        <w:rPr>
          <w:szCs w:val="24"/>
        </w:rPr>
        <w:t xml:space="preserve">Figure </w:t>
      </w:r>
      <w:r w:rsidRPr="00F07B0D">
        <w:rPr>
          <w:szCs w:val="24"/>
        </w:rPr>
        <w:fldChar w:fldCharType="begin"/>
      </w:r>
      <w:r w:rsidRPr="00F07B0D">
        <w:rPr>
          <w:szCs w:val="24"/>
        </w:rPr>
        <w:instrText xml:space="preserve"> SEQ Figure \* ARABIC </w:instrText>
      </w:r>
      <w:r w:rsidRPr="00F07B0D">
        <w:rPr>
          <w:szCs w:val="24"/>
        </w:rPr>
        <w:fldChar w:fldCharType="separate"/>
      </w:r>
      <w:r w:rsidR="0059486D">
        <w:rPr>
          <w:noProof/>
          <w:szCs w:val="24"/>
        </w:rPr>
        <w:t>2</w:t>
      </w:r>
      <w:r w:rsidRPr="00F07B0D">
        <w:rPr>
          <w:noProof/>
          <w:szCs w:val="24"/>
        </w:rPr>
        <w:fldChar w:fldCharType="end"/>
      </w:r>
      <w:bookmarkEnd w:id="1"/>
      <w:r w:rsidRPr="00F07B0D">
        <w:rPr>
          <w:szCs w:val="24"/>
        </w:rPr>
        <w:t>. The goal of the color harmonization algorithm: the upper row is the raw hues in a ring-shaped histogram and the raw image; the second row is the eventual result after the algorithm. As the figure shows, we “pushed” the raw hues on the ring and enforcedly “shifted” them into sectors of the I-type template</w:t>
      </w:r>
      <w:r w:rsidR="002C7BE2">
        <w:rPr>
          <w:szCs w:val="24"/>
        </w:rPr>
        <w:t>.</w:t>
      </w:r>
    </w:p>
    <w:p w14:paraId="68FD80F6" w14:textId="3FA23E2D" w:rsidR="00731EF4" w:rsidRPr="00F07B0D" w:rsidRDefault="00BC4632" w:rsidP="00B83EF1">
      <w:pPr>
        <w:jc w:val="both"/>
        <w:rPr>
          <w:szCs w:val="24"/>
        </w:rPr>
      </w:pPr>
      <w:r w:rsidRPr="00F07B0D">
        <w:rPr>
          <w:szCs w:val="24"/>
        </w:rPr>
        <w:t xml:space="preserve">The goal of </w:t>
      </w:r>
      <w:r w:rsidR="00714163" w:rsidRPr="00F07B0D">
        <w:rPr>
          <w:szCs w:val="24"/>
        </w:rPr>
        <w:t xml:space="preserve">this </w:t>
      </w:r>
      <w:r w:rsidRPr="00F07B0D">
        <w:rPr>
          <w:szCs w:val="24"/>
        </w:rPr>
        <w:t>computerized color harmonization algorithm is to alter a digital image</w:t>
      </w:r>
      <w:r w:rsidR="00C42644" w:rsidRPr="00F07B0D">
        <w:rPr>
          <w:szCs w:val="24"/>
        </w:rPr>
        <w:t xml:space="preserve"> by “shifting” the hues</w:t>
      </w:r>
      <w:r w:rsidR="00343A98" w:rsidRPr="00F07B0D">
        <w:rPr>
          <w:szCs w:val="24"/>
        </w:rPr>
        <w:t xml:space="preserve"> of </w:t>
      </w:r>
      <w:r w:rsidR="001C6715" w:rsidRPr="00F07B0D">
        <w:rPr>
          <w:szCs w:val="24"/>
        </w:rPr>
        <w:t xml:space="preserve">all </w:t>
      </w:r>
      <w:r w:rsidR="00343A98" w:rsidRPr="00F07B0D">
        <w:rPr>
          <w:szCs w:val="24"/>
        </w:rPr>
        <w:t>pixels</w:t>
      </w:r>
      <w:r w:rsidR="001F035A" w:rsidRPr="00F07B0D">
        <w:rPr>
          <w:szCs w:val="24"/>
        </w:rPr>
        <w:t xml:space="preserve"> along with a ring</w:t>
      </w:r>
      <w:r w:rsidR="009C6ECE" w:rsidRPr="00F07B0D">
        <w:rPr>
          <w:szCs w:val="24"/>
        </w:rPr>
        <w:t xml:space="preserve"> (a template)</w:t>
      </w:r>
      <w:r w:rsidR="003761F4" w:rsidRPr="00F07B0D">
        <w:rPr>
          <w:szCs w:val="24"/>
        </w:rPr>
        <w:t xml:space="preserve"> in order to make them be inside the sectors.</w:t>
      </w:r>
      <w:r w:rsidR="00C37590" w:rsidRPr="00F07B0D">
        <w:rPr>
          <w:szCs w:val="24"/>
        </w:rPr>
        <w:t xml:space="preserve"> This is depicted </w:t>
      </w:r>
      <w:r w:rsidR="000C6BC5" w:rsidRPr="00F07B0D">
        <w:rPr>
          <w:szCs w:val="24"/>
        </w:rPr>
        <w:t>in</w:t>
      </w:r>
      <w:r w:rsidR="00F80C00" w:rsidRPr="00F07B0D">
        <w:rPr>
          <w:szCs w:val="24"/>
        </w:rPr>
        <w:t xml:space="preserve"> </w:t>
      </w:r>
      <w:r w:rsidR="00F80C00" w:rsidRPr="00F07B0D">
        <w:rPr>
          <w:szCs w:val="24"/>
        </w:rPr>
        <w:fldChar w:fldCharType="begin"/>
      </w:r>
      <w:r w:rsidR="00F80C00" w:rsidRPr="00F07B0D">
        <w:rPr>
          <w:szCs w:val="24"/>
        </w:rPr>
        <w:instrText xml:space="preserve"> REF _Ref137063653 \h </w:instrText>
      </w:r>
      <w:r w:rsidR="00D35A40" w:rsidRPr="00F07B0D">
        <w:rPr>
          <w:szCs w:val="24"/>
        </w:rPr>
        <w:instrText xml:space="preserve"> \* MERGEFORMAT </w:instrText>
      </w:r>
      <w:r w:rsidR="00F80C00" w:rsidRPr="00F07B0D">
        <w:rPr>
          <w:szCs w:val="24"/>
        </w:rPr>
      </w:r>
      <w:r w:rsidR="00F80C00" w:rsidRPr="00F07B0D">
        <w:rPr>
          <w:szCs w:val="24"/>
        </w:rPr>
        <w:fldChar w:fldCharType="separate"/>
      </w:r>
      <w:r w:rsidR="0059486D" w:rsidRPr="00F07B0D">
        <w:rPr>
          <w:szCs w:val="24"/>
        </w:rPr>
        <w:t xml:space="preserve">Figure </w:t>
      </w:r>
      <w:r w:rsidR="0059486D">
        <w:rPr>
          <w:noProof/>
          <w:szCs w:val="24"/>
        </w:rPr>
        <w:t>2</w:t>
      </w:r>
      <w:r w:rsidR="00F80C00" w:rsidRPr="00F07B0D">
        <w:rPr>
          <w:szCs w:val="24"/>
        </w:rPr>
        <w:fldChar w:fldCharType="end"/>
      </w:r>
      <w:r w:rsidR="00DF66D2" w:rsidRPr="00F07B0D">
        <w:rPr>
          <w:szCs w:val="24"/>
        </w:rPr>
        <w:t>, which shows the goal of the algorithm.</w:t>
      </w:r>
      <w:r w:rsidR="007878D8" w:rsidRPr="00F07B0D">
        <w:rPr>
          <w:szCs w:val="24"/>
        </w:rPr>
        <w:t xml:space="preserve"> </w:t>
      </w:r>
      <w:r w:rsidR="000A57C3" w:rsidRPr="00F07B0D">
        <w:rPr>
          <w:szCs w:val="24"/>
        </w:rPr>
        <w:t>T</w:t>
      </w:r>
      <w:r w:rsidR="007878D8" w:rsidRPr="00F07B0D">
        <w:rPr>
          <w:szCs w:val="24"/>
        </w:rPr>
        <w:t xml:space="preserve">he upper row is the raw hues in a ring-shaped histogram and the raw image; the second row is the eventual result after the </w:t>
      </w:r>
      <w:r w:rsidR="007878D8" w:rsidRPr="00F07B0D">
        <w:rPr>
          <w:szCs w:val="24"/>
        </w:rPr>
        <w:lastRenderedPageBreak/>
        <w:t xml:space="preserve">algorithm. As the figure shows, we “pushed” the raw hues on the ring and enforcedly “shifted” them into sectors of the </w:t>
      </w:r>
      <w:r w:rsidR="00216ABB" w:rsidRPr="00F07B0D">
        <w:rPr>
          <w:szCs w:val="24"/>
        </w:rPr>
        <w:t xml:space="preserve">chosen </w:t>
      </w:r>
      <w:r w:rsidR="007878D8" w:rsidRPr="00F07B0D">
        <w:rPr>
          <w:szCs w:val="24"/>
        </w:rPr>
        <w:t>I-type template</w:t>
      </w:r>
      <w:r w:rsidR="00A254E5" w:rsidRPr="00F07B0D">
        <w:rPr>
          <w:szCs w:val="24"/>
        </w:rPr>
        <w:t xml:space="preserve"> in a statistical way</w:t>
      </w:r>
      <w:r w:rsidR="00223D89" w:rsidRPr="00F07B0D">
        <w:rPr>
          <w:szCs w:val="24"/>
        </w:rPr>
        <w:t>.</w:t>
      </w:r>
    </w:p>
    <w:p w14:paraId="60495BEB" w14:textId="77777777" w:rsidR="002B0B94" w:rsidRPr="00F07B0D" w:rsidRDefault="00B63F48" w:rsidP="002E3CF0">
      <w:pPr>
        <w:pStyle w:val="Heading1"/>
      </w:pPr>
      <w:bookmarkStart w:id="2" w:name="_Ref137238322"/>
      <w:r w:rsidRPr="00F07B0D">
        <w:rPr>
          <w:rFonts w:hint="eastAsia"/>
        </w:rPr>
        <w:t>Me</w:t>
      </w:r>
      <w:r w:rsidRPr="00F07B0D">
        <w:t>thod</w:t>
      </w:r>
      <w:bookmarkEnd w:id="2"/>
    </w:p>
    <w:p w14:paraId="79583E8E" w14:textId="77777777" w:rsidR="00EA78D7" w:rsidRPr="00F07B0D" w:rsidRDefault="007F0936" w:rsidP="00EA78D7">
      <w:pPr>
        <w:jc w:val="both"/>
        <w:rPr>
          <w:szCs w:val="24"/>
        </w:rPr>
      </w:pPr>
      <w:r w:rsidRPr="00F07B0D">
        <w:rPr>
          <w:szCs w:val="24"/>
        </w:rPr>
        <w:t xml:space="preserve">In this section, the entire color harmonization algorithm </w:t>
      </w:r>
      <w:r w:rsidR="001B2C2D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1B2C2D" w:rsidRPr="00F07B0D">
        <w:rPr>
          <w:szCs w:val="24"/>
        </w:rPr>
        <w:fldChar w:fldCharType="separate"/>
      </w:r>
      <w:r w:rsidR="001B2C2D" w:rsidRPr="00F07B0D">
        <w:rPr>
          <w:noProof/>
          <w:szCs w:val="24"/>
        </w:rPr>
        <w:t>(Cohen-Or et al., 2006)</w:t>
      </w:r>
      <w:r w:rsidR="001B2C2D" w:rsidRPr="00F07B0D">
        <w:rPr>
          <w:szCs w:val="24"/>
        </w:rPr>
        <w:fldChar w:fldCharType="end"/>
      </w:r>
      <w:r w:rsidR="001B2C2D" w:rsidRPr="00F07B0D">
        <w:rPr>
          <w:szCs w:val="24"/>
        </w:rPr>
        <w:t xml:space="preserve"> </w:t>
      </w:r>
      <w:r w:rsidRPr="00F07B0D">
        <w:rPr>
          <w:szCs w:val="24"/>
        </w:rPr>
        <w:t xml:space="preserve">is </w:t>
      </w:r>
      <w:r w:rsidR="009656D7" w:rsidRPr="00F07B0D">
        <w:rPr>
          <w:szCs w:val="24"/>
        </w:rPr>
        <w:t xml:space="preserve">elaborated </w:t>
      </w:r>
      <w:r w:rsidRPr="00F07B0D">
        <w:rPr>
          <w:szCs w:val="24"/>
        </w:rPr>
        <w:t>in details</w:t>
      </w:r>
      <w:r w:rsidR="00247E4B" w:rsidRPr="00F07B0D">
        <w:rPr>
          <w:szCs w:val="24"/>
        </w:rPr>
        <w:t>.</w:t>
      </w:r>
      <w:r w:rsidR="00C64CAF" w:rsidRPr="00F07B0D">
        <w:rPr>
          <w:szCs w:val="24"/>
        </w:rPr>
        <w:t xml:space="preserve"> </w:t>
      </w:r>
      <w:r w:rsidR="007C62B7" w:rsidRPr="00F07B0D">
        <w:rPr>
          <w:szCs w:val="24"/>
        </w:rPr>
        <w:t xml:space="preserve">The algorithm </w:t>
      </w:r>
      <w:r w:rsidR="00A51B91" w:rsidRPr="00F07B0D">
        <w:rPr>
          <w:szCs w:val="24"/>
        </w:rPr>
        <w:t>can</w:t>
      </w:r>
      <w:r w:rsidR="007C62B7" w:rsidRPr="00F07B0D">
        <w:rPr>
          <w:szCs w:val="24"/>
        </w:rPr>
        <w:t xml:space="preserve"> be subdivided into three stages</w:t>
      </w:r>
      <w:r w:rsidR="00004552" w:rsidRPr="00F07B0D">
        <w:rPr>
          <w:szCs w:val="24"/>
        </w:rPr>
        <w:t xml:space="preserve">: 1) </w:t>
      </w:r>
      <w:r w:rsidR="000033F1" w:rsidRPr="00F07B0D">
        <w:rPr>
          <w:szCs w:val="24"/>
        </w:rPr>
        <w:t>Harmonic scheme selection</w:t>
      </w:r>
      <w:r w:rsidR="0089455F" w:rsidRPr="00F07B0D">
        <w:rPr>
          <w:szCs w:val="24"/>
        </w:rPr>
        <w:t>. 2) Graph-cut optimization. 3) Color shifting.</w:t>
      </w:r>
    </w:p>
    <w:p w14:paraId="4964B4E9" w14:textId="77777777" w:rsidR="00A86ECF" w:rsidRPr="00F07B0D" w:rsidRDefault="00DD18FE" w:rsidP="005A0E72">
      <w:pPr>
        <w:pStyle w:val="ListParagraph"/>
        <w:numPr>
          <w:ilvl w:val="0"/>
          <w:numId w:val="2"/>
        </w:numPr>
        <w:ind w:left="450" w:hanging="450"/>
        <w:jc w:val="both"/>
        <w:rPr>
          <w:szCs w:val="24"/>
        </w:rPr>
      </w:pPr>
      <w:r w:rsidRPr="00F07B0D">
        <w:rPr>
          <w:szCs w:val="24"/>
        </w:rPr>
        <w:t>Harmonic scheme selection</w:t>
      </w:r>
    </w:p>
    <w:p w14:paraId="377D3B11" w14:textId="77777777" w:rsidR="00117563" w:rsidRPr="00562AF5" w:rsidRDefault="005D273A" w:rsidP="00562AF5">
      <w:pPr>
        <w:pStyle w:val="ListParagraph"/>
        <w:snapToGrid w:val="0"/>
        <w:ind w:left="0"/>
        <w:contextualSpacing w:val="0"/>
        <w:jc w:val="both"/>
        <w:rPr>
          <w:iCs/>
          <w:szCs w:val="24"/>
        </w:rPr>
      </w:pPr>
      <w:r w:rsidRPr="00F07B0D">
        <w:rPr>
          <w:szCs w:val="24"/>
        </w:rPr>
        <w:t xml:space="preserve">A harmonic scheme is defined as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Pr="00F07B0D">
        <w:rPr>
          <w:szCs w:val="24"/>
        </w:rPr>
        <w:t>, where</w:t>
      </w:r>
      <m:oMath>
        <m:r>
          <w:rPr>
            <w:rFonts w:ascii="Cambria Math" w:hAnsi="Cambria Math"/>
            <w:szCs w:val="24"/>
          </w:rPr>
          <m:t xml:space="preserve"> m</m:t>
        </m:r>
      </m:oMath>
      <w:r w:rsidRPr="00F07B0D">
        <w:rPr>
          <w:szCs w:val="24"/>
        </w:rPr>
        <w:t xml:space="preserve"> </w:t>
      </w:r>
      <w:r w:rsidR="004966AD" w:rsidRPr="00F07B0D">
        <w:rPr>
          <w:iCs/>
          <w:szCs w:val="24"/>
        </w:rPr>
        <w:t>is</w:t>
      </w:r>
      <w:r w:rsidRPr="00F07B0D">
        <w:rPr>
          <w:szCs w:val="24"/>
        </w:rPr>
        <w:t xml:space="preserve"> </w:t>
      </w:r>
      <w:r w:rsidRPr="00F07B0D">
        <w:rPr>
          <w:iCs/>
          <w:szCs w:val="24"/>
        </w:rPr>
        <w:t xml:space="preserve">the “index” of a template </w:t>
      </w:r>
      <w:r w:rsidR="006154A0" w:rsidRPr="00F07B0D">
        <w:rPr>
          <w:iCs/>
          <w:szCs w:val="24"/>
        </w:rPr>
        <w:t>(</w:t>
      </w:r>
      <m:oMath>
        <m:r>
          <w:rPr>
            <w:rFonts w:ascii="Cambria Math" w:hAnsi="Cambria Math"/>
            <w:szCs w:val="24"/>
          </w:rPr>
          <m:t>m</m:t>
        </m:r>
        <m:r>
          <m:rPr>
            <m:sty m:val="p"/>
          </m:rPr>
          <w:rPr>
            <w:rFonts w:ascii="Cambria Math" w:hAnsi="Cambria Math"/>
            <w:szCs w:val="24"/>
          </w:rPr>
          <m:t>∈</m:t>
        </m:r>
        <m:r>
          <m:rPr>
            <m:lit/>
            <m:sty m:val="p"/>
          </m:rPr>
          <w:rPr>
            <w:rFonts w:ascii="Cambria Math" w:hAnsi="Cambria Math"/>
            <w:szCs w:val="24"/>
          </w:rPr>
          <m:t>{</m:t>
        </m:r>
        <m:r>
          <w:rPr>
            <w:rFonts w:ascii="Cambria Math" w:hAnsi="Cambria Math"/>
            <w:szCs w:val="24"/>
          </w:rPr>
          <m:t>i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L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I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T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Y</m:t>
        </m:r>
        <m:r>
          <m:rPr>
            <m:sty m:val="p"/>
          </m:rPr>
          <w:rPr>
            <w:rFonts w:ascii="Cambria Math" w:hAnsi="Cambria Math"/>
            <w:szCs w:val="24"/>
          </w:rPr>
          <m:t>,</m:t>
        </m:r>
        <m:r>
          <w:rPr>
            <w:rFonts w:ascii="Cambria Math" w:hAnsi="Cambria Math"/>
            <w:szCs w:val="24"/>
          </w:rPr>
          <m:t>X</m:t>
        </m:r>
        <m:r>
          <m:rPr>
            <m:lit/>
            <m:sty m:val="p"/>
          </m:rPr>
          <w:rPr>
            <w:rFonts w:ascii="Cambria Math" w:hAnsi="Cambria Math"/>
            <w:szCs w:val="24"/>
          </w:rPr>
          <m:t>}</m:t>
        </m:r>
      </m:oMath>
      <w:r w:rsidR="006154A0" w:rsidRPr="00F07B0D">
        <w:rPr>
          <w:iCs/>
          <w:szCs w:val="24"/>
        </w:rPr>
        <w:t xml:space="preserve">) </w:t>
      </w:r>
      <w:r w:rsidRPr="00F07B0D">
        <w:rPr>
          <w:iCs/>
          <w:szCs w:val="24"/>
        </w:rPr>
        <w:t xml:space="preserve">and </w:t>
      </w:r>
      <m:oMath>
        <m:r>
          <w:rPr>
            <w:rFonts w:ascii="Cambria Math" w:hAnsi="Cambria Math"/>
            <w:szCs w:val="24"/>
          </w:rPr>
          <m:t>α</m:t>
        </m:r>
      </m:oMath>
      <w:r w:rsidRPr="00F07B0D">
        <w:rPr>
          <w:iCs/>
          <w:szCs w:val="24"/>
        </w:rPr>
        <w:t xml:space="preserve"> </w:t>
      </w:r>
      <w:r w:rsidR="00634727" w:rsidRPr="00F07B0D">
        <w:rPr>
          <w:iCs/>
          <w:szCs w:val="24"/>
        </w:rPr>
        <w:t>is defined as an orientation (offset)</w:t>
      </w:r>
      <w:r w:rsidR="008870B6" w:rsidRPr="00F07B0D">
        <w:rPr>
          <w:iCs/>
          <w:szCs w:val="24"/>
        </w:rPr>
        <w:t xml:space="preserve"> of a template</w:t>
      </w:r>
      <w:r w:rsidR="00634727" w:rsidRPr="00F07B0D">
        <w:rPr>
          <w:iCs/>
          <w:szCs w:val="24"/>
        </w:rPr>
        <w:t>.</w:t>
      </w:r>
      <w:r w:rsidR="005108C5" w:rsidRPr="00F07B0D">
        <w:rPr>
          <w:iCs/>
          <w:szCs w:val="24"/>
        </w:rPr>
        <w:t xml:space="preserve"> </w:t>
      </w:r>
      <w:r w:rsidR="00192010" w:rsidRPr="00F07B0D">
        <w:rPr>
          <w:szCs w:val="24"/>
        </w:rPr>
        <w:t>In this stage, we aim to select a best</w:t>
      </w:r>
      <w:r w:rsidR="00B16F4E" w:rsidRPr="00F07B0D">
        <w:rPr>
          <w:szCs w:val="24"/>
        </w:rPr>
        <w:t xml:space="preserve"> harmonic</w:t>
      </w:r>
      <w:r w:rsidR="0090104B" w:rsidRPr="00F07B0D">
        <w:rPr>
          <w:szCs w:val="24"/>
        </w:rPr>
        <w:t xml:space="preserve"> scheme</w:t>
      </w:r>
      <w:r w:rsidR="00BA3979" w:rsidRPr="00F07B0D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4334F5" w:rsidRPr="00F07B0D">
        <w:rPr>
          <w:iCs/>
          <w:szCs w:val="24"/>
        </w:rPr>
        <w:t xml:space="preserve"> along with the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sub>
        </m:sSub>
      </m:oMath>
      <w:r w:rsidR="004334F5" w:rsidRPr="00F07B0D">
        <w:rPr>
          <w:iCs/>
          <w:szCs w:val="24"/>
        </w:rPr>
        <w:t xml:space="preserve">, the template indexed by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m</m:t>
            </m:r>
          </m:e>
          <m:sub>
            <m:r>
              <w:rPr>
                <w:rFonts w:ascii="Cambria Math" w:hAnsi="Cambria Math"/>
                <w:szCs w:val="24"/>
              </w:rPr>
              <m:t>0</m:t>
            </m:r>
          </m:sub>
        </m:sSub>
      </m:oMath>
      <w:r w:rsidR="004334F5" w:rsidRPr="00F07B0D">
        <w:rPr>
          <w:iCs/>
          <w:szCs w:val="24"/>
        </w:rPr>
        <w:t xml:space="preserve">, that minimizes </w:t>
      </w:r>
      <w:r w:rsidR="005D56BC" w:rsidRPr="00F07B0D">
        <w:rPr>
          <w:iCs/>
          <w:szCs w:val="24"/>
        </w:rPr>
        <w:t xml:space="preserve">the following </w:t>
      </w:r>
      <w:r w:rsidR="00965183" w:rsidRPr="00F07B0D">
        <w:rPr>
          <w:iCs/>
          <w:szCs w:val="24"/>
        </w:rPr>
        <w:t>objective function</w:t>
      </w:r>
    </w:p>
    <w:p w14:paraId="5A4FCEA5" w14:textId="77777777" w:rsidR="00117563" w:rsidRPr="00562AF5" w:rsidRDefault="004D1149" w:rsidP="00562AF5">
      <w:pPr>
        <w:pStyle w:val="ListParagraph"/>
        <w:snapToGrid w:val="0"/>
        <w:ind w:left="0"/>
        <w:contextualSpacing w:val="0"/>
        <w:jc w:val="center"/>
        <w:rPr>
          <w:iCs/>
          <w:szCs w:val="24"/>
          <w:lang w:val="nb-NO"/>
        </w:rPr>
      </w:pPr>
      <w:r w:rsidRPr="00F07B0D">
        <w:rPr>
          <w:noProof/>
          <w:szCs w:val="24"/>
        </w:rPr>
        <w:drawing>
          <wp:inline distT="0" distB="0" distL="0" distR="0" wp14:anchorId="4E850EB3" wp14:editId="6191C783">
            <wp:extent cx="2411882" cy="317159"/>
            <wp:effectExtent l="0" t="0" r="0" b="698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1487" cy="3236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B7771E" w14:textId="77777777" w:rsidR="00EE4D18" w:rsidRPr="00562AF5" w:rsidRDefault="00060B55" w:rsidP="00562AF5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F07B0D">
        <w:rPr>
          <w:noProof/>
          <w:szCs w:val="24"/>
        </w:rPr>
        <w:drawing>
          <wp:anchor distT="0" distB="0" distL="114300" distR="114300" simplePos="0" relativeHeight="251677696" behindDoc="0" locked="0" layoutInCell="1" allowOverlap="1" wp14:anchorId="309FC84E" wp14:editId="7CD41865">
            <wp:simplePos x="0" y="0"/>
            <wp:positionH relativeFrom="column">
              <wp:posOffset>1314145</wp:posOffset>
            </wp:positionH>
            <wp:positionV relativeFrom="paragraph">
              <wp:posOffset>391795</wp:posOffset>
            </wp:positionV>
            <wp:extent cx="653492" cy="175565"/>
            <wp:effectExtent l="0" t="0" r="0" b="0"/>
            <wp:wrapNone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3492" cy="175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06E1C" w:rsidRPr="00F07B0D">
        <w:rPr>
          <w:iCs/>
          <w:szCs w:val="24"/>
        </w:rPr>
        <w:t xml:space="preserve">, where </w:t>
      </w:r>
      <w:r w:rsidR="00C06E1C" w:rsidRPr="00F07B0D">
        <w:rPr>
          <w:i/>
          <w:iCs/>
          <w:szCs w:val="24"/>
        </w:rPr>
        <w:t>X</w:t>
      </w:r>
      <w:r w:rsidR="00C06E1C" w:rsidRPr="00F07B0D">
        <w:rPr>
          <w:iCs/>
          <w:szCs w:val="24"/>
        </w:rPr>
        <w:t xml:space="preserve"> is the input image</w:t>
      </w:r>
      <w:r w:rsidR="00CF749E" w:rsidRPr="00F07B0D">
        <w:rPr>
          <w:iCs/>
          <w:szCs w:val="24"/>
        </w:rPr>
        <w:t xml:space="preserve">,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="00CC24CB" w:rsidRPr="00F07B0D">
        <w:rPr>
          <w:szCs w:val="24"/>
        </w:rPr>
        <w:t xml:space="preserve"> is the harmonic scheme</w:t>
      </w:r>
      <w:r w:rsidR="00FA15E0" w:rsidRPr="00F07B0D">
        <w:rPr>
          <w:szCs w:val="24"/>
        </w:rPr>
        <w:t>,</w:t>
      </w:r>
      <w:r w:rsidR="008A47EC" w:rsidRPr="00F07B0D">
        <w:rPr>
          <w:szCs w:val="24"/>
        </w:rPr>
        <w:t xml:space="preserve"> </w:t>
      </w:r>
      <w:r w:rsidR="008A47EC" w:rsidRPr="00F07B0D">
        <w:rPr>
          <w:i/>
          <w:szCs w:val="24"/>
        </w:rPr>
        <w:t>p</w:t>
      </w:r>
      <w:r w:rsidR="008A47EC" w:rsidRPr="00F07B0D">
        <w:rPr>
          <w:szCs w:val="24"/>
        </w:rPr>
        <w:t xml:space="preserve"> belonging to </w:t>
      </w:r>
      <w:r w:rsidR="008A47EC" w:rsidRPr="00F07B0D">
        <w:rPr>
          <w:i/>
          <w:szCs w:val="24"/>
        </w:rPr>
        <w:t>X</w:t>
      </w:r>
      <w:r w:rsidR="008A47EC" w:rsidRPr="00F07B0D">
        <w:rPr>
          <w:szCs w:val="24"/>
        </w:rPr>
        <w:t xml:space="preserve"> represents all pixels in </w:t>
      </w:r>
      <w:r w:rsidR="008A47EC" w:rsidRPr="00F07B0D">
        <w:rPr>
          <w:i/>
          <w:szCs w:val="24"/>
        </w:rPr>
        <w:t>X</w:t>
      </w:r>
      <w:r w:rsidR="008A47EC" w:rsidRPr="00F07B0D">
        <w:rPr>
          <w:szCs w:val="24"/>
        </w:rPr>
        <w:t>,</w:t>
      </w:r>
      <w:r w:rsidR="00CD76A7" w:rsidRPr="00F07B0D">
        <w:rPr>
          <w:szCs w:val="24"/>
        </w:rPr>
        <w:t xml:space="preserve"> </w:t>
      </w:r>
      <w:r w:rsidR="00CD76A7" w:rsidRPr="00F07B0D">
        <w:rPr>
          <w:i/>
          <w:szCs w:val="24"/>
        </w:rPr>
        <w:t>H</w:t>
      </w:r>
      <w:r w:rsidR="00CD76A7" w:rsidRPr="00F07B0D">
        <w:rPr>
          <w:szCs w:val="24"/>
        </w:rPr>
        <w:t xml:space="preserve"> and </w:t>
      </w:r>
      <w:r w:rsidR="00CD76A7" w:rsidRPr="00F07B0D">
        <w:rPr>
          <w:i/>
          <w:szCs w:val="24"/>
        </w:rPr>
        <w:t>S</w:t>
      </w:r>
      <w:r w:rsidR="00CD76A7" w:rsidRPr="00F07B0D">
        <w:rPr>
          <w:szCs w:val="24"/>
        </w:rPr>
        <w:t xml:space="preserve"> </w:t>
      </w:r>
      <w:r w:rsidR="0072610F" w:rsidRPr="00F07B0D">
        <w:rPr>
          <w:szCs w:val="24"/>
        </w:rPr>
        <w:t>refers</w:t>
      </w:r>
      <w:r w:rsidR="00CD76A7" w:rsidRPr="00F07B0D">
        <w:rPr>
          <w:szCs w:val="24"/>
        </w:rPr>
        <w:t xml:space="preserve"> </w:t>
      </w:r>
      <w:r w:rsidR="000075F8" w:rsidRPr="00F07B0D">
        <w:rPr>
          <w:szCs w:val="24"/>
        </w:rPr>
        <w:t xml:space="preserve">respectively </w:t>
      </w:r>
      <w:r w:rsidR="0072610F" w:rsidRPr="00F07B0D">
        <w:rPr>
          <w:szCs w:val="24"/>
        </w:rPr>
        <w:t xml:space="preserve">to </w:t>
      </w:r>
      <w:r w:rsidR="00CD76A7" w:rsidRPr="00F07B0D">
        <w:rPr>
          <w:szCs w:val="24"/>
        </w:rPr>
        <w:t>the hue and saturation</w:t>
      </w:r>
      <w:r w:rsidR="0072610F" w:rsidRPr="00F07B0D">
        <w:rPr>
          <w:szCs w:val="24"/>
        </w:rPr>
        <w:t xml:space="preserve">, and </w:t>
      </w:r>
      <w:r w:rsidR="0072610F" w:rsidRPr="00F07B0D">
        <w:rPr>
          <w:i/>
          <w:szCs w:val="24"/>
        </w:rPr>
        <w:t>E</w:t>
      </w:r>
      <w:r w:rsidR="0072610F" w:rsidRPr="00F07B0D">
        <w:rPr>
          <w:szCs w:val="24"/>
        </w:rPr>
        <w:t xml:space="preserve"> </w:t>
      </w:r>
      <w:r w:rsidR="0064471A" w:rsidRPr="00F07B0D">
        <w:rPr>
          <w:szCs w:val="24"/>
        </w:rPr>
        <w:t xml:space="preserve">denotes </w:t>
      </w:r>
      <w:r w:rsidR="00A774F3" w:rsidRPr="00F07B0D">
        <w:rPr>
          <w:szCs w:val="24"/>
        </w:rPr>
        <w:t>the closest sector’s border</w:t>
      </w:r>
      <w:r w:rsidR="00E514DE" w:rsidRPr="00F07B0D">
        <w:rPr>
          <w:szCs w:val="24"/>
        </w:rPr>
        <w:t xml:space="preserve"> from </w:t>
      </w:r>
      <w:r w:rsidR="00E514DE" w:rsidRPr="00F07B0D">
        <w:rPr>
          <w:i/>
          <w:szCs w:val="24"/>
        </w:rPr>
        <w:t>p</w:t>
      </w:r>
      <w:r w:rsidR="00E514DE" w:rsidRPr="00F07B0D">
        <w:rPr>
          <w:szCs w:val="24"/>
        </w:rPr>
        <w:t>.</w:t>
      </w:r>
      <w:r w:rsidR="00E86888" w:rsidRPr="00F07B0D">
        <w:rPr>
          <w:szCs w:val="24"/>
        </w:rPr>
        <w:t xml:space="preserve"> In particular,</w:t>
      </w:r>
      <w:r w:rsidR="00714068">
        <w:rPr>
          <w:szCs w:val="24"/>
        </w:rPr>
        <w:t xml:space="preserve"> </w:t>
      </w:r>
      <w:r>
        <w:rPr>
          <w:szCs w:val="24"/>
        </w:rPr>
        <w:t xml:space="preserve">                 </w:t>
      </w:r>
      <w:r w:rsidR="00DB4EAB" w:rsidRPr="00F07B0D">
        <w:rPr>
          <w:iCs/>
          <w:szCs w:val="24"/>
        </w:rPr>
        <w:t>represents that given</w:t>
      </w:r>
      <w:r w:rsidR="00CB74BC" w:rsidRPr="00F07B0D">
        <w:rPr>
          <w:iCs/>
          <w:szCs w:val="24"/>
        </w:rPr>
        <w:t xml:space="preserve"> a </w:t>
      </w:r>
      <w:r w:rsidR="00FA63A7" w:rsidRPr="00F07B0D">
        <w:rPr>
          <w:iCs/>
          <w:szCs w:val="24"/>
        </w:rPr>
        <w:t xml:space="preserve">specific </w:t>
      </w:r>
      <w:r w:rsidR="00CB74BC" w:rsidRPr="00F07B0D">
        <w:rPr>
          <w:iCs/>
          <w:szCs w:val="24"/>
        </w:rPr>
        <w:t>harmonic scheme</w:t>
      </w:r>
      <w:r w:rsidR="005527A1" w:rsidRPr="00F07B0D">
        <w:rPr>
          <w:iCs/>
          <w:szCs w:val="24"/>
        </w:rPr>
        <w:t xml:space="preserve">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="009712B0" w:rsidRPr="00F07B0D">
        <w:rPr>
          <w:szCs w:val="24"/>
        </w:rPr>
        <w:t xml:space="preserve">, </w:t>
      </w:r>
      <w:r w:rsidR="007207B8" w:rsidRPr="00F07B0D">
        <w:rPr>
          <w:szCs w:val="24"/>
        </w:rPr>
        <w:t>the</w:t>
      </w:r>
      <w:r w:rsidR="00BE7321">
        <w:rPr>
          <w:szCs w:val="24"/>
        </w:rPr>
        <w:t xml:space="preserve"> </w:t>
      </w:r>
      <w:r w:rsidR="007207B8" w:rsidRPr="00F07B0D">
        <w:rPr>
          <w:szCs w:val="24"/>
        </w:rPr>
        <w:t>cl</w:t>
      </w:r>
      <w:r w:rsidR="00BE7321">
        <w:rPr>
          <w:szCs w:val="24"/>
        </w:rPr>
        <w:t>-</w:t>
      </w:r>
      <w:r w:rsidR="007207B8" w:rsidRPr="00F07B0D">
        <w:rPr>
          <w:szCs w:val="24"/>
        </w:rPr>
        <w:t xml:space="preserve">osest border of the sector in </w:t>
      </w:r>
      <w:r w:rsidR="00605FCB" w:rsidRPr="00F07B0D">
        <w:rPr>
          <w:szCs w:val="24"/>
        </w:rPr>
        <w:t xml:space="preserve">the </w:t>
      </w:r>
      <m:oMath>
        <m:sSub>
          <m:sSubPr>
            <m:ctrlPr>
              <w:rPr>
                <w:rFonts w:ascii="Cambria Math" w:hAnsi="Cambria Math"/>
                <w:i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m</m:t>
            </m:r>
          </m:sub>
        </m:sSub>
      </m:oMath>
      <w:r w:rsidR="00981C83" w:rsidRPr="00F07B0D">
        <w:rPr>
          <w:szCs w:val="24"/>
        </w:rPr>
        <w:t xml:space="preserve">, which is </w:t>
      </w:r>
      <w:r w:rsidR="00605FCB" w:rsidRPr="00F07B0D">
        <w:rPr>
          <w:szCs w:val="24"/>
        </w:rPr>
        <w:t>“rotated-by-</w:t>
      </w:r>
      <m:oMath>
        <m:r>
          <w:rPr>
            <w:rFonts w:ascii="Cambria Math" w:hAnsi="Cambria Math"/>
            <w:szCs w:val="24"/>
          </w:rPr>
          <m:t>α</m:t>
        </m:r>
      </m:oMath>
      <w:r w:rsidR="00AE4CA6" w:rsidRPr="00F07B0D">
        <w:rPr>
          <w:szCs w:val="24"/>
        </w:rPr>
        <w:t>“</w:t>
      </w:r>
      <w:r w:rsidR="00BD15B3" w:rsidRPr="00F07B0D">
        <w:rPr>
          <w:szCs w:val="24"/>
        </w:rPr>
        <w:t xml:space="preserve">, from a pixel </w:t>
      </w:r>
      <w:r w:rsidR="00BD15B3" w:rsidRPr="00F07B0D">
        <w:rPr>
          <w:i/>
          <w:szCs w:val="24"/>
        </w:rPr>
        <w:t>p</w:t>
      </w:r>
      <w:r w:rsidR="00BD15B3" w:rsidRPr="00F07B0D">
        <w:rPr>
          <w:szCs w:val="24"/>
        </w:rPr>
        <w:t>.</w:t>
      </w:r>
    </w:p>
    <w:p w14:paraId="13619850" w14:textId="77777777" w:rsidR="00117563" w:rsidRPr="00562AF5" w:rsidRDefault="00937AE0" w:rsidP="00562AF5">
      <w:pPr>
        <w:pStyle w:val="ListParagraph"/>
        <w:snapToGrid w:val="0"/>
        <w:ind w:left="0"/>
        <w:contextualSpacing w:val="0"/>
        <w:jc w:val="both"/>
        <w:rPr>
          <w:iCs/>
          <w:szCs w:val="24"/>
        </w:rPr>
      </w:pPr>
      <w:r w:rsidRPr="00F07B0D">
        <w:rPr>
          <w:szCs w:val="24"/>
        </w:rPr>
        <w:t xml:space="preserve">This objective function </w:t>
      </w:r>
      <w:r w:rsidRPr="00F07B0D">
        <w:rPr>
          <w:i/>
          <w:szCs w:val="24"/>
        </w:rPr>
        <w:t>F</w:t>
      </w:r>
      <w:r w:rsidR="000408BA" w:rsidRPr="00F07B0D">
        <w:rPr>
          <w:szCs w:val="24"/>
        </w:rPr>
        <w:t xml:space="preserve"> measures the color harmony</w:t>
      </w:r>
      <w:r w:rsidR="0056594C" w:rsidRPr="00F07B0D">
        <w:rPr>
          <w:szCs w:val="24"/>
        </w:rPr>
        <w:t xml:space="preserve"> of an image</w:t>
      </w:r>
      <w:r w:rsidR="00CC5F1C" w:rsidRPr="00F07B0D">
        <w:rPr>
          <w:szCs w:val="24"/>
        </w:rPr>
        <w:t xml:space="preserve"> </w:t>
      </w:r>
      <w:r w:rsidR="00CC5F1C" w:rsidRPr="00F07B0D">
        <w:rPr>
          <w:i/>
          <w:szCs w:val="24"/>
        </w:rPr>
        <w:t>X</w:t>
      </w:r>
      <w:r w:rsidR="0056594C" w:rsidRPr="00F07B0D">
        <w:rPr>
          <w:szCs w:val="24"/>
        </w:rPr>
        <w:t>, given an arbitrary harmonic scheme</w:t>
      </w:r>
      <w:r w:rsidR="00CC5F1C" w:rsidRPr="00F07B0D">
        <w:rPr>
          <w:szCs w:val="24"/>
        </w:rPr>
        <w:t xml:space="preserve"> </w:t>
      </w:r>
      <m:oMath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m</m:t>
            </m:r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r>
              <w:rPr>
                <w:rFonts w:ascii="Cambria Math" w:hAnsi="Cambria Math"/>
                <w:szCs w:val="24"/>
              </w:rPr>
              <m:t>α</m:t>
            </m:r>
          </m:e>
        </m:d>
      </m:oMath>
      <w:r w:rsidR="00446DD9" w:rsidRPr="00F07B0D">
        <w:rPr>
          <w:szCs w:val="24"/>
        </w:rPr>
        <w:t>.</w:t>
      </w:r>
      <w:r w:rsidR="00B43721" w:rsidRPr="00F07B0D">
        <w:rPr>
          <w:szCs w:val="24"/>
        </w:rPr>
        <w:t xml:space="preserve"> </w:t>
      </w:r>
      <w:r w:rsidR="00EB63F8" w:rsidRPr="00F07B0D">
        <w:rPr>
          <w:szCs w:val="24"/>
        </w:rPr>
        <w:t xml:space="preserve">We aim to minimize </w:t>
      </w:r>
      <w:r w:rsidR="00EB63F8" w:rsidRPr="00F07B0D">
        <w:rPr>
          <w:i/>
          <w:szCs w:val="24"/>
        </w:rPr>
        <w:t>F</w:t>
      </w:r>
      <w:r w:rsidR="000D2AF8" w:rsidRPr="00F07B0D">
        <w:rPr>
          <w:szCs w:val="24"/>
        </w:rPr>
        <w:t xml:space="preserve"> to search for the best harmonic scheme</w:t>
      </w:r>
      <w:r w:rsidR="00E40DBC">
        <w:rPr>
          <w:szCs w:val="24"/>
        </w:rPr>
        <w:t xml:space="preserve">, using Brent’s method </w:t>
      </w:r>
      <w:r w:rsidR="00571C27">
        <w:rPr>
          <w:szCs w:val="24"/>
        </w:rPr>
        <w:fldChar w:fldCharType="begin"/>
      </w:r>
      <w:r w:rsidR="00571C27">
        <w:rPr>
          <w:szCs w:val="24"/>
        </w:rPr>
        <w:instrText xml:space="preserve"> ADDIN EN.CITE &lt;EndNote&gt;&lt;Cite&gt;&lt;Author&gt;Press&lt;/Author&gt;&lt;Year&gt;2007&lt;/Year&gt;&lt;RecNum&gt;5&lt;/RecNum&gt;&lt;DisplayText&gt;(Press et al., 2007)&lt;/DisplayText&gt;&lt;record&gt;&lt;rec-number&gt;5&lt;/rec-number&gt;&lt;foreign-keys&gt;&lt;key app="EN" db-id="9twasepvawzapgedv59pe50ipppwe9z52v50" timestamp="1686312806"&gt;5&lt;/key&gt;&lt;/foreign-keys&gt;&lt;ref-type name="Book"&gt;6&lt;/ref-type&gt;&lt;contributors&gt;&lt;authors&gt;&lt;author&gt;Press, William H&lt;/author&gt;&lt;author&gt;Teukolsky, Saul A&lt;/author&gt;&lt;author&gt;Vetterling, William T&lt;/author&gt;&lt;author&gt;Flannery, Brian P&lt;/author&gt;&lt;/authors&gt;&lt;/contributors&gt;&lt;titles&gt;&lt;title&gt;Numerical recipes 3rd edition: The art of scientific computing&lt;/title&gt;&lt;/titles&gt;&lt;dates&gt;&lt;year&gt;2007&lt;/year&gt;&lt;/dates&gt;&lt;publisher&gt;Cambridge university press&lt;/publisher&gt;&lt;isbn&gt;0521880688&lt;/isbn&gt;&lt;urls&gt;&lt;/urls&gt;&lt;/record&gt;&lt;/Cite&gt;&lt;/EndNote&gt;</w:instrText>
      </w:r>
      <w:r w:rsidR="00571C27">
        <w:rPr>
          <w:szCs w:val="24"/>
        </w:rPr>
        <w:fldChar w:fldCharType="separate"/>
      </w:r>
      <w:r w:rsidR="00571C27">
        <w:rPr>
          <w:noProof/>
          <w:szCs w:val="24"/>
        </w:rPr>
        <w:t>(Press et al., 2007)</w:t>
      </w:r>
      <w:r w:rsidR="00571C27">
        <w:rPr>
          <w:szCs w:val="24"/>
        </w:rPr>
        <w:fldChar w:fldCharType="end"/>
      </w:r>
      <w:r w:rsidR="00E40DBC">
        <w:rPr>
          <w:szCs w:val="24"/>
        </w:rPr>
        <w:t>,</w:t>
      </w:r>
      <w:r w:rsidR="00D60EEB" w:rsidRPr="00F07B0D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190069" w:rsidRPr="00F07B0D">
        <w:rPr>
          <w:iCs/>
          <w:szCs w:val="24"/>
        </w:rPr>
        <w:t>, such that</w:t>
      </w:r>
    </w:p>
    <w:p w14:paraId="221CE372" w14:textId="77777777" w:rsidR="00117563" w:rsidRPr="00562AF5" w:rsidRDefault="00190069" w:rsidP="00562AF5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6FB8E681" wp14:editId="236FE0F8">
            <wp:extent cx="1803553" cy="21577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35885" cy="2196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4E5099" w14:textId="77777777" w:rsidR="00C26D76" w:rsidRPr="00562AF5" w:rsidRDefault="00110D95" w:rsidP="00562AF5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F07B0D">
        <w:rPr>
          <w:szCs w:val="24"/>
        </w:rPr>
        <w:t xml:space="preserve">In practical, </w:t>
      </w:r>
      <w:r w:rsidR="003249AB" w:rsidRPr="00F07B0D">
        <w:rPr>
          <w:szCs w:val="24"/>
        </w:rPr>
        <w:t>in order to save the time cost to do optimization</w:t>
      </w:r>
      <w:r w:rsidR="007770D9" w:rsidRPr="00F07B0D">
        <w:rPr>
          <w:szCs w:val="24"/>
        </w:rPr>
        <w:t xml:space="preserve">, instead of applying Brent’s method seven times to find out seven </w:t>
      </w:r>
      <w:r w:rsidR="0083671F" w:rsidRPr="00F07B0D">
        <w:rPr>
          <w:szCs w:val="24"/>
        </w:rPr>
        <w:t xml:space="preserve">different </w:t>
      </w:r>
      <m:oMath>
        <m:r>
          <w:rPr>
            <w:rFonts w:ascii="Cambria Math" w:hAnsi="Cambria Math"/>
            <w:szCs w:val="24"/>
          </w:rPr>
          <m:t>α</m:t>
        </m:r>
      </m:oMath>
      <w:r w:rsidR="00DF5168" w:rsidRPr="00F07B0D">
        <w:rPr>
          <w:szCs w:val="24"/>
        </w:rPr>
        <w:t>-value</w:t>
      </w:r>
      <w:r w:rsidR="0083671F" w:rsidRPr="00F07B0D">
        <w:rPr>
          <w:szCs w:val="24"/>
        </w:rPr>
        <w:t>s</w:t>
      </w:r>
      <w:r w:rsidR="00DF5168" w:rsidRPr="00F07B0D">
        <w:rPr>
          <w:szCs w:val="24"/>
        </w:rPr>
        <w:t xml:space="preserve"> for each template type</w:t>
      </w:r>
      <w:r w:rsidR="00973155" w:rsidRPr="00F07B0D">
        <w:rPr>
          <w:szCs w:val="24"/>
        </w:rPr>
        <w:t xml:space="preserve">, </w:t>
      </w:r>
      <w:r w:rsidR="00C9373D" w:rsidRPr="00F07B0D">
        <w:rPr>
          <w:szCs w:val="24"/>
        </w:rPr>
        <w:t xml:space="preserve">we can let the user to choose a designated template </w:t>
      </w:r>
      <w:r w:rsidR="001B0FF4" w:rsidRPr="00F07B0D">
        <w:rPr>
          <w:szCs w:val="24"/>
        </w:rPr>
        <w:t xml:space="preserve">type </w:t>
      </w:r>
      <w:r w:rsidR="00C9373D" w:rsidRPr="00F07B0D">
        <w:rPr>
          <w:szCs w:val="24"/>
        </w:rPr>
        <w:t>and apply merely once Brent’s method.</w:t>
      </w:r>
    </w:p>
    <w:p w14:paraId="5C76E2A9" w14:textId="2AA9A97D" w:rsidR="00C26D76" w:rsidRPr="00F07B0D" w:rsidRDefault="0013536D" w:rsidP="00562AF5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F07B0D">
        <w:rPr>
          <w:szCs w:val="24"/>
        </w:rPr>
        <w:t xml:space="preserve">The </w:t>
      </w:r>
      <w:r w:rsidR="0003267E" w:rsidRPr="00F07B0D">
        <w:rPr>
          <w:szCs w:val="24"/>
        </w:rPr>
        <w:t xml:space="preserve">visualized </w:t>
      </w:r>
      <w:r w:rsidR="00D50467" w:rsidRPr="00F07B0D">
        <w:rPr>
          <w:szCs w:val="24"/>
        </w:rPr>
        <w:t xml:space="preserve">process finding the best harmonic scheme can be depicted </w:t>
      </w:r>
      <w:r w:rsidR="009D7F89" w:rsidRPr="00F07B0D">
        <w:rPr>
          <w:szCs w:val="24"/>
        </w:rPr>
        <w:t xml:space="preserve">in </w:t>
      </w:r>
      <w:r w:rsidR="001C6AD3" w:rsidRPr="00F07B0D">
        <w:rPr>
          <w:szCs w:val="24"/>
        </w:rPr>
        <w:fldChar w:fldCharType="begin"/>
      </w:r>
      <w:r w:rsidR="001C6AD3" w:rsidRPr="00F07B0D">
        <w:rPr>
          <w:szCs w:val="24"/>
        </w:rPr>
        <w:instrText xml:space="preserve"> REF _Ref137066243 \h </w:instrText>
      </w:r>
      <w:r w:rsidR="00A846B1" w:rsidRPr="00F07B0D">
        <w:rPr>
          <w:szCs w:val="24"/>
        </w:rPr>
        <w:instrText xml:space="preserve"> \* MERGEFORMAT </w:instrText>
      </w:r>
      <w:r w:rsidR="001C6AD3" w:rsidRPr="00F07B0D">
        <w:rPr>
          <w:szCs w:val="24"/>
        </w:rPr>
      </w:r>
      <w:r w:rsidR="001C6AD3" w:rsidRPr="00F07B0D">
        <w:rPr>
          <w:szCs w:val="24"/>
        </w:rPr>
        <w:fldChar w:fldCharType="separate"/>
      </w:r>
      <w:r w:rsidR="0059486D" w:rsidRPr="00F07B0D">
        <w:rPr>
          <w:szCs w:val="24"/>
        </w:rPr>
        <w:t xml:space="preserve">Figure </w:t>
      </w:r>
      <w:r w:rsidR="0059486D">
        <w:rPr>
          <w:noProof/>
          <w:szCs w:val="24"/>
        </w:rPr>
        <w:t>3</w:t>
      </w:r>
      <w:r w:rsidR="001C6AD3" w:rsidRPr="00F07B0D">
        <w:rPr>
          <w:szCs w:val="24"/>
        </w:rPr>
        <w:fldChar w:fldCharType="end"/>
      </w:r>
      <w:r w:rsidR="00ED73A1" w:rsidRPr="00F07B0D">
        <w:rPr>
          <w:szCs w:val="24"/>
        </w:rPr>
        <w:t>, as the red arrow represents.</w:t>
      </w:r>
      <w:r w:rsidR="00235E56" w:rsidRPr="00F07B0D">
        <w:rPr>
          <w:szCs w:val="24"/>
        </w:rPr>
        <w:t xml:space="preserve"> The </w:t>
      </w:r>
      <w:r w:rsidR="008E15F0" w:rsidRPr="00F07B0D">
        <w:rPr>
          <w:szCs w:val="24"/>
        </w:rPr>
        <w:t xml:space="preserve">“rotated” I-type template </w:t>
      </w:r>
      <w:r w:rsidR="0070093F" w:rsidRPr="00F07B0D">
        <w:rPr>
          <w:szCs w:val="24"/>
        </w:rPr>
        <w:t xml:space="preserve">at </w:t>
      </w:r>
      <w:r w:rsidR="008C5F35" w:rsidRPr="00F07B0D">
        <w:rPr>
          <w:szCs w:val="24"/>
        </w:rPr>
        <w:t xml:space="preserve">the </w:t>
      </w:r>
      <w:r w:rsidR="00B911B4" w:rsidRPr="00F07B0D">
        <w:rPr>
          <w:szCs w:val="24"/>
        </w:rPr>
        <w:t>lower-right corner</w:t>
      </w:r>
      <w:r w:rsidR="0070093F" w:rsidRPr="00F07B0D">
        <w:rPr>
          <w:szCs w:val="24"/>
        </w:rPr>
        <w:t xml:space="preserve"> in </w:t>
      </w:r>
      <w:r w:rsidR="00876EF3" w:rsidRPr="00F07B0D">
        <w:rPr>
          <w:szCs w:val="24"/>
        </w:rPr>
        <w:fldChar w:fldCharType="begin"/>
      </w:r>
      <w:r w:rsidR="00876EF3" w:rsidRPr="00F07B0D">
        <w:rPr>
          <w:szCs w:val="24"/>
        </w:rPr>
        <w:instrText xml:space="preserve"> REF _Ref137066243 \h </w:instrText>
      </w:r>
      <w:r w:rsidR="00A846B1" w:rsidRPr="00F07B0D">
        <w:rPr>
          <w:szCs w:val="24"/>
        </w:rPr>
        <w:instrText xml:space="preserve"> \* MERGEFORMAT </w:instrText>
      </w:r>
      <w:r w:rsidR="00876EF3" w:rsidRPr="00F07B0D">
        <w:rPr>
          <w:szCs w:val="24"/>
        </w:rPr>
      </w:r>
      <w:r w:rsidR="00876EF3" w:rsidRPr="00F07B0D">
        <w:rPr>
          <w:szCs w:val="24"/>
        </w:rPr>
        <w:fldChar w:fldCharType="separate"/>
      </w:r>
      <w:r w:rsidR="0059486D" w:rsidRPr="00F07B0D">
        <w:rPr>
          <w:szCs w:val="24"/>
        </w:rPr>
        <w:t xml:space="preserve">Figure </w:t>
      </w:r>
      <w:r w:rsidR="0059486D">
        <w:rPr>
          <w:noProof/>
          <w:szCs w:val="24"/>
        </w:rPr>
        <w:t>3</w:t>
      </w:r>
      <w:r w:rsidR="00876EF3" w:rsidRPr="00F07B0D">
        <w:rPr>
          <w:szCs w:val="24"/>
        </w:rPr>
        <w:fldChar w:fldCharType="end"/>
      </w:r>
      <w:r w:rsidR="00876EF3" w:rsidRPr="00F07B0D">
        <w:rPr>
          <w:szCs w:val="24"/>
        </w:rPr>
        <w:t xml:space="preserve"> can now be construed as the result of the first stage</w:t>
      </w:r>
      <w:r w:rsidR="00DB7708" w:rsidRPr="00F07B0D">
        <w:rPr>
          <w:szCs w:val="24"/>
        </w:rPr>
        <w:t>, i.e., the best harmonic scheme that we have found</w:t>
      </w:r>
      <w:r w:rsidR="00697FCE" w:rsidRPr="00F07B0D">
        <w:rPr>
          <w:szCs w:val="24"/>
        </w:rPr>
        <w:t xml:space="preserve"> out</w:t>
      </w:r>
      <w:r w:rsidR="00DB7708" w:rsidRPr="00F07B0D">
        <w:rPr>
          <w:szCs w:val="24"/>
        </w:rPr>
        <w:t>.</w:t>
      </w:r>
    </w:p>
    <w:p w14:paraId="57E24882" w14:textId="77777777" w:rsidR="00775509" w:rsidRPr="00F07B0D" w:rsidRDefault="00733AF9" w:rsidP="00562AF5">
      <w:pPr>
        <w:pStyle w:val="Caption"/>
        <w:snapToGrid w:val="0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1616588C" wp14:editId="724FAD27">
            <wp:extent cx="2448066" cy="1234943"/>
            <wp:effectExtent l="0" t="0" r="0" b="381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511868" cy="12671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047846" w14:textId="5BC38320" w:rsidR="008245B1" w:rsidRPr="0079327F" w:rsidRDefault="00775509" w:rsidP="00562AF5">
      <w:pPr>
        <w:pStyle w:val="Caption"/>
        <w:snapToGrid w:val="0"/>
        <w:rPr>
          <w:szCs w:val="24"/>
        </w:rPr>
      </w:pPr>
      <w:bookmarkStart w:id="3" w:name="_Ref137066243"/>
      <w:r w:rsidRPr="00F07B0D">
        <w:rPr>
          <w:szCs w:val="24"/>
        </w:rPr>
        <w:t xml:space="preserve">Figure </w:t>
      </w:r>
      <w:r w:rsidR="00281815" w:rsidRPr="00F07B0D">
        <w:rPr>
          <w:szCs w:val="24"/>
        </w:rPr>
        <w:fldChar w:fldCharType="begin"/>
      </w:r>
      <w:r w:rsidR="00281815" w:rsidRPr="00F07B0D">
        <w:rPr>
          <w:szCs w:val="24"/>
        </w:rPr>
        <w:instrText xml:space="preserve"> SEQ Figure \* ARABIC </w:instrText>
      </w:r>
      <w:r w:rsidR="00281815" w:rsidRPr="00F07B0D">
        <w:rPr>
          <w:szCs w:val="24"/>
        </w:rPr>
        <w:fldChar w:fldCharType="separate"/>
      </w:r>
      <w:r w:rsidR="0059486D">
        <w:rPr>
          <w:noProof/>
          <w:szCs w:val="24"/>
        </w:rPr>
        <w:t>3</w:t>
      </w:r>
      <w:r w:rsidR="00281815" w:rsidRPr="00F07B0D">
        <w:rPr>
          <w:noProof/>
          <w:szCs w:val="24"/>
        </w:rPr>
        <w:fldChar w:fldCharType="end"/>
      </w:r>
      <w:bookmarkEnd w:id="3"/>
      <w:r w:rsidRPr="00F07B0D">
        <w:rPr>
          <w:szCs w:val="24"/>
        </w:rPr>
        <w:t>. The visualization of the goal of searching for the best harmonic scheme</w:t>
      </w:r>
      <w:r w:rsidR="00CB1BC3" w:rsidRPr="00F07B0D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m:rPr>
            <m:sty m:val="p"/>
          </m:rP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671E9A" w:rsidRPr="00F07B0D">
        <w:rPr>
          <w:szCs w:val="24"/>
        </w:rPr>
        <w:t xml:space="preserve">. In this particular case,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0</m:t>
            </m:r>
          </m:sub>
        </m:sSub>
      </m:oMath>
      <w:r w:rsidR="001B0109" w:rsidRPr="00F07B0D">
        <w:rPr>
          <w:szCs w:val="24"/>
        </w:rPr>
        <w:t xml:space="preserve"> is I</w:t>
      </w:r>
      <w:r w:rsidR="00B00498" w:rsidRPr="00F07B0D">
        <w:rPr>
          <w:szCs w:val="24"/>
        </w:rPr>
        <w:t xml:space="preserve"> (thus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T</m:t>
            </m:r>
          </m:e>
          <m:sub>
            <m:sSub>
              <m:sSubPr>
                <m:ctrlPr>
                  <w:rPr>
                    <w:rFonts w:ascii="Cambria Math" w:hAnsi="Cambria Math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sub>
        </m:sSub>
      </m:oMath>
      <w:r w:rsidR="00DA2BF8" w:rsidRPr="00F07B0D">
        <w:rPr>
          <w:szCs w:val="24"/>
        </w:rPr>
        <w:t xml:space="preserve"> is the I-type template</w:t>
      </w:r>
      <w:r w:rsidR="00B00498" w:rsidRPr="00F07B0D">
        <w:rPr>
          <w:szCs w:val="24"/>
        </w:rPr>
        <w:t>)</w:t>
      </w:r>
      <w:r w:rsidR="009E2889" w:rsidRPr="00F07B0D">
        <w:rPr>
          <w:szCs w:val="24"/>
        </w:rPr>
        <w:t>.</w:t>
      </w:r>
      <w:r w:rsidR="00C81183" w:rsidRPr="00F07B0D">
        <w:rPr>
          <w:szCs w:val="24"/>
        </w:rPr>
        <w:t xml:space="preserve"> The “rotated” I-type template at</w:t>
      </w:r>
      <w:r w:rsidR="00F53261" w:rsidRPr="00F07B0D">
        <w:rPr>
          <w:szCs w:val="24"/>
        </w:rPr>
        <w:t xml:space="preserve"> the</w:t>
      </w:r>
      <w:r w:rsidR="00C81183" w:rsidRPr="00F07B0D">
        <w:rPr>
          <w:szCs w:val="24"/>
        </w:rPr>
        <w:t xml:space="preserve"> lower-right corner can now be construed as the result of the first stage, i.e., the best harmonic scheme that we have found</w:t>
      </w:r>
      <w:r w:rsidR="004F3D96" w:rsidRPr="00F07B0D">
        <w:rPr>
          <w:szCs w:val="24"/>
        </w:rPr>
        <w:t xml:space="preserve"> out</w:t>
      </w:r>
      <w:r w:rsidR="00C81183" w:rsidRPr="00F07B0D">
        <w:rPr>
          <w:szCs w:val="24"/>
        </w:rPr>
        <w:t>.</w:t>
      </w:r>
    </w:p>
    <w:p w14:paraId="0986CF21" w14:textId="77777777" w:rsidR="00FF0D88" w:rsidRPr="00F07B0D" w:rsidRDefault="00DD18FE" w:rsidP="00FF0D88">
      <w:pPr>
        <w:pStyle w:val="ListParagraph"/>
        <w:numPr>
          <w:ilvl w:val="0"/>
          <w:numId w:val="2"/>
        </w:numPr>
        <w:ind w:left="450" w:hanging="450"/>
        <w:jc w:val="both"/>
        <w:rPr>
          <w:szCs w:val="24"/>
        </w:rPr>
      </w:pPr>
      <w:r w:rsidRPr="00F07B0D">
        <w:rPr>
          <w:szCs w:val="24"/>
        </w:rPr>
        <w:lastRenderedPageBreak/>
        <w:t>Graph-cut optimization</w:t>
      </w:r>
    </w:p>
    <w:p w14:paraId="13C4D339" w14:textId="39E4B869" w:rsidR="009078C3" w:rsidRPr="00E34061" w:rsidRDefault="00494C7A" w:rsidP="00E34061">
      <w:pPr>
        <w:pStyle w:val="ListParagraph"/>
        <w:ind w:left="0"/>
        <w:jc w:val="both"/>
        <w:rPr>
          <w:szCs w:val="24"/>
        </w:rPr>
      </w:pPr>
      <w:r w:rsidRPr="00F07B0D">
        <w:rPr>
          <w:szCs w:val="24"/>
        </w:rPr>
        <w:t>Now we have the best harmonic scheme</w:t>
      </w:r>
      <w:r w:rsidR="00E67544" w:rsidRPr="00F07B0D">
        <w:rPr>
          <w:szCs w:val="24"/>
        </w:rPr>
        <w:t xml:space="preserve">, as shown as the “rotated” template at the lower-right corner in </w:t>
      </w:r>
      <w:r w:rsidR="00B11A91" w:rsidRPr="00F07B0D">
        <w:rPr>
          <w:szCs w:val="24"/>
        </w:rPr>
        <w:fldChar w:fldCharType="begin"/>
      </w:r>
      <w:r w:rsidR="00B11A91" w:rsidRPr="00F07B0D">
        <w:rPr>
          <w:szCs w:val="24"/>
        </w:rPr>
        <w:instrText xml:space="preserve"> REF _Ref137066243 \h </w:instrText>
      </w:r>
      <w:r w:rsidR="00D81559" w:rsidRPr="00F07B0D">
        <w:rPr>
          <w:szCs w:val="24"/>
        </w:rPr>
        <w:instrText xml:space="preserve"> \* MERGEFORMAT </w:instrText>
      </w:r>
      <w:r w:rsidR="00B11A91" w:rsidRPr="00F07B0D">
        <w:rPr>
          <w:szCs w:val="24"/>
        </w:rPr>
      </w:r>
      <w:r w:rsidR="00B11A91" w:rsidRPr="00F07B0D">
        <w:rPr>
          <w:szCs w:val="24"/>
        </w:rPr>
        <w:fldChar w:fldCharType="separate"/>
      </w:r>
      <w:r w:rsidR="0059486D" w:rsidRPr="00F07B0D">
        <w:rPr>
          <w:szCs w:val="24"/>
        </w:rPr>
        <w:t xml:space="preserve">Figure </w:t>
      </w:r>
      <w:r w:rsidR="0059486D">
        <w:rPr>
          <w:noProof/>
          <w:szCs w:val="24"/>
        </w:rPr>
        <w:t>3</w:t>
      </w:r>
      <w:r w:rsidR="00B11A91" w:rsidRPr="00F07B0D">
        <w:rPr>
          <w:szCs w:val="24"/>
        </w:rPr>
        <w:fldChar w:fldCharType="end"/>
      </w:r>
      <w:r w:rsidR="002B0BB7" w:rsidRPr="00F07B0D">
        <w:rPr>
          <w:szCs w:val="24"/>
        </w:rPr>
        <w:t>.</w:t>
      </w:r>
      <w:r w:rsidR="00DB6F69" w:rsidRPr="00F07B0D">
        <w:rPr>
          <w:szCs w:val="24"/>
        </w:rPr>
        <w:t xml:space="preserve"> The problem now we </w:t>
      </w:r>
      <w:r w:rsidR="002A2742">
        <w:rPr>
          <w:rFonts w:hint="eastAsia"/>
          <w:szCs w:val="24"/>
        </w:rPr>
        <w:t>h</w:t>
      </w:r>
      <w:r w:rsidR="002A2742">
        <w:rPr>
          <w:szCs w:val="24"/>
        </w:rPr>
        <w:t xml:space="preserve">ave </w:t>
      </w:r>
      <w:r w:rsidR="00DB6F69" w:rsidRPr="00F07B0D">
        <w:rPr>
          <w:szCs w:val="24"/>
        </w:rPr>
        <w:t>is that: can we shift the hues on the ring-shaped histogram along with the template</w:t>
      </w:r>
      <w:r w:rsidR="00AB1F15" w:rsidRPr="00F07B0D">
        <w:rPr>
          <w:szCs w:val="24"/>
        </w:rPr>
        <w:t xml:space="preserve"> directly and coerce them be located inside the sectors</w:t>
      </w:r>
      <w:r w:rsidR="006C25C2" w:rsidRPr="00F07B0D">
        <w:rPr>
          <w:szCs w:val="24"/>
        </w:rPr>
        <w:t xml:space="preserve">, e.g., the </w:t>
      </w:r>
      <w:r w:rsidR="00DC152B" w:rsidRPr="00F07B0D">
        <w:rPr>
          <w:szCs w:val="24"/>
        </w:rPr>
        <w:t>nearest</w:t>
      </w:r>
      <w:r w:rsidR="006C25C2" w:rsidRPr="00F07B0D">
        <w:rPr>
          <w:szCs w:val="24"/>
        </w:rPr>
        <w:t xml:space="preserve"> sector</w:t>
      </w:r>
      <w:r w:rsidR="00AB1F15" w:rsidRPr="00F07B0D">
        <w:rPr>
          <w:szCs w:val="24"/>
        </w:rPr>
        <w:t>?</w:t>
      </w:r>
      <w:r w:rsidR="007F1DDD" w:rsidRPr="00F07B0D">
        <w:rPr>
          <w:szCs w:val="24"/>
        </w:rPr>
        <w:t xml:space="preserve"> Unfortunately, the answer is NO</w:t>
      </w:r>
      <w:r w:rsidR="00D5739A">
        <w:rPr>
          <w:szCs w:val="24"/>
        </w:rPr>
        <w:t xml:space="preserve">, because we have not </w:t>
      </w:r>
      <w:r w:rsidR="00152D55">
        <w:rPr>
          <w:szCs w:val="24"/>
        </w:rPr>
        <w:t xml:space="preserve">taken </w:t>
      </w:r>
      <w:r w:rsidR="00D5739A">
        <w:rPr>
          <w:szCs w:val="24"/>
        </w:rPr>
        <w:t xml:space="preserve">the spatial coherence </w:t>
      </w:r>
      <w:r w:rsidR="00152D55">
        <w:rPr>
          <w:szCs w:val="24"/>
        </w:rPr>
        <w:t>in</w:t>
      </w:r>
      <w:r w:rsidR="00AF400C">
        <w:rPr>
          <w:szCs w:val="24"/>
        </w:rPr>
        <w:t>to</w:t>
      </w:r>
      <w:r w:rsidR="00152D55">
        <w:rPr>
          <w:szCs w:val="24"/>
        </w:rPr>
        <w:t xml:space="preserve"> consideration </w:t>
      </w:r>
      <w:r w:rsidR="00D5739A">
        <w:rPr>
          <w:szCs w:val="24"/>
        </w:rPr>
        <w:t>yet.</w:t>
      </w:r>
    </w:p>
    <w:p w14:paraId="00E7E7F6" w14:textId="77777777" w:rsidR="00D70399" w:rsidRPr="00F07B0D" w:rsidRDefault="002E6697" w:rsidP="005E7CC3">
      <w:pPr>
        <w:pStyle w:val="Caption"/>
        <w:rPr>
          <w:szCs w:val="24"/>
        </w:rPr>
      </w:pPr>
      <w:r w:rsidRPr="00F07B0D">
        <w:rPr>
          <w:noProof/>
          <w:szCs w:val="24"/>
        </w:rPr>
        <w:drawing>
          <wp:inline distT="0" distB="0" distL="0" distR="0" wp14:anchorId="75B29724" wp14:editId="5F5D4885">
            <wp:extent cx="3581024" cy="972921"/>
            <wp:effectExtent l="0" t="0" r="63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754108" cy="10199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BA68F6" w14:textId="159F1C41" w:rsidR="009078C3" w:rsidRPr="00F07B0D" w:rsidRDefault="00D70399" w:rsidP="005E7CC3">
      <w:pPr>
        <w:pStyle w:val="Caption"/>
        <w:rPr>
          <w:szCs w:val="24"/>
        </w:rPr>
      </w:pPr>
      <w:bookmarkStart w:id="4" w:name="_Ref137066878"/>
      <w:r w:rsidRPr="00F07B0D">
        <w:rPr>
          <w:szCs w:val="24"/>
        </w:rPr>
        <w:t xml:space="preserve">Figure </w:t>
      </w:r>
      <w:r w:rsidR="00281815" w:rsidRPr="00F07B0D">
        <w:rPr>
          <w:szCs w:val="24"/>
        </w:rPr>
        <w:fldChar w:fldCharType="begin"/>
      </w:r>
      <w:r w:rsidR="00281815" w:rsidRPr="00F07B0D">
        <w:rPr>
          <w:szCs w:val="24"/>
        </w:rPr>
        <w:instrText xml:space="preserve"> SEQ Figure \* ARABIC </w:instrText>
      </w:r>
      <w:r w:rsidR="00281815" w:rsidRPr="00F07B0D">
        <w:rPr>
          <w:szCs w:val="24"/>
        </w:rPr>
        <w:fldChar w:fldCharType="separate"/>
      </w:r>
      <w:r w:rsidR="0059486D">
        <w:rPr>
          <w:noProof/>
          <w:szCs w:val="24"/>
        </w:rPr>
        <w:t>4</w:t>
      </w:r>
      <w:r w:rsidR="00281815" w:rsidRPr="00F07B0D">
        <w:rPr>
          <w:noProof/>
          <w:szCs w:val="24"/>
        </w:rPr>
        <w:fldChar w:fldCharType="end"/>
      </w:r>
      <w:bookmarkEnd w:id="4"/>
      <w:r w:rsidRPr="00F07B0D">
        <w:rPr>
          <w:noProof/>
          <w:szCs w:val="24"/>
        </w:rPr>
        <w:t xml:space="preserve">. </w:t>
      </w:r>
      <w:r w:rsidR="004C1982" w:rsidRPr="00F07B0D">
        <w:rPr>
          <w:noProof/>
          <w:szCs w:val="24"/>
        </w:rPr>
        <w:t xml:space="preserve">(a) the raw image (b) the result if we directly move </w:t>
      </w:r>
      <w:r w:rsidR="008B024D" w:rsidRPr="00F07B0D">
        <w:rPr>
          <w:noProof/>
          <w:szCs w:val="24"/>
        </w:rPr>
        <w:t xml:space="preserve">each </w:t>
      </w:r>
      <w:r w:rsidR="004C1982" w:rsidRPr="00F07B0D">
        <w:rPr>
          <w:noProof/>
          <w:szCs w:val="24"/>
        </w:rPr>
        <w:t xml:space="preserve">hue </w:t>
      </w:r>
      <w:r w:rsidR="00E17C9D" w:rsidRPr="00F07B0D">
        <w:rPr>
          <w:noProof/>
          <w:szCs w:val="24"/>
        </w:rPr>
        <w:t xml:space="preserve">which </w:t>
      </w:r>
      <w:r w:rsidR="00A00852" w:rsidRPr="00F07B0D">
        <w:rPr>
          <w:noProof/>
          <w:szCs w:val="24"/>
        </w:rPr>
        <w:t xml:space="preserve">are </w:t>
      </w:r>
      <w:r w:rsidR="00E17C9D" w:rsidRPr="00F07B0D">
        <w:rPr>
          <w:noProof/>
          <w:szCs w:val="24"/>
        </w:rPr>
        <w:t xml:space="preserve">originally </w:t>
      </w:r>
      <w:r w:rsidR="004C1982" w:rsidRPr="00F07B0D">
        <w:rPr>
          <w:noProof/>
          <w:szCs w:val="24"/>
        </w:rPr>
        <w:t>outside</w:t>
      </w:r>
      <w:r w:rsidR="00A00852" w:rsidRPr="00F07B0D">
        <w:rPr>
          <w:noProof/>
          <w:szCs w:val="24"/>
        </w:rPr>
        <w:t xml:space="preserve"> any sectors to the border of its nearest sector</w:t>
      </w:r>
      <w:r w:rsidR="0027017C" w:rsidRPr="00F07B0D">
        <w:rPr>
          <w:noProof/>
          <w:szCs w:val="24"/>
        </w:rPr>
        <w:t xml:space="preserve"> (c)</w:t>
      </w:r>
      <w:r w:rsidR="00153B78" w:rsidRPr="00F07B0D">
        <w:rPr>
          <w:noProof/>
          <w:szCs w:val="24"/>
        </w:rPr>
        <w:t xml:space="preserve"> the result after applying the Graph-cut optimization</w:t>
      </w:r>
      <w:r w:rsidR="00F345E7" w:rsidRPr="00F07B0D">
        <w:rPr>
          <w:noProof/>
          <w:szCs w:val="24"/>
        </w:rPr>
        <w:t xml:space="preserve"> </w:t>
      </w:r>
      <w:r w:rsidR="00F345E7" w:rsidRPr="00F07B0D">
        <w:rPr>
          <w:szCs w:val="24"/>
        </w:rPr>
        <w:t xml:space="preserve">(The figure originates from the paper </w:t>
      </w:r>
      <w:r w:rsidR="00F345E7" w:rsidRPr="00F07B0D">
        <w:rPr>
          <w:szCs w:val="24"/>
        </w:rPr>
        <w:fldChar w:fldCharType="begin"/>
      </w:r>
      <w:r w:rsidR="00EA0294">
        <w:rPr>
          <w:szCs w:val="24"/>
        </w:rPr>
        <w:instrText xml:space="preserve"> ADDIN EN.CITE &lt;EndNote&gt;&lt;Cite&gt;&lt;Author&gt;Cohen-Or&lt;/Author&gt;&lt;Year&gt;2006&lt;/Year&gt;&lt;RecNum&gt;1&lt;/RecNum&gt;&lt;DisplayText&gt;(Cohen-Or et al., 2006)&lt;/DisplayText&gt;&lt;record&gt;&lt;rec-number&gt;1&lt;/rec-number&gt;&lt;foreign-keys&gt;&lt;key app="EN" db-id="9twasepvawzapgedv59pe50ipppwe9z52v50" timestamp="1686296384"&gt;1&lt;/key&gt;&lt;/foreign-keys&gt;&lt;ref-type name="Book Section"&gt;5&lt;/ref-type&gt;&lt;contributors&gt;&lt;authors&gt;&lt;author&gt;Cohen-Or, Daniel&lt;/author&gt;&lt;author&gt;Sorkine, Olga&lt;/author&gt;&lt;author&gt;Gal, Ran&lt;/author&gt;&lt;author&gt;Leyvand, Tommer&lt;/author&gt;&lt;author&gt;Xu, Ying-Qing&lt;/author&gt;&lt;/authors&gt;&lt;/contributors&gt;&lt;titles&gt;&lt;title&gt;Color harmonization&lt;/title&gt;&lt;secondary-title&gt;ACM SIGGRAPH 2006 Papers&lt;/secondary-title&gt;&lt;/titles&gt;&lt;pages&gt;624-630&lt;/pages&gt;&lt;dates&gt;&lt;year&gt;2006&lt;/year&gt;&lt;/dates&gt;&lt;urls&gt;&lt;/urls&gt;&lt;/record&gt;&lt;/Cite&gt;&lt;/EndNote&gt;</w:instrText>
      </w:r>
      <w:r w:rsidR="00F345E7" w:rsidRPr="00F07B0D">
        <w:rPr>
          <w:szCs w:val="24"/>
        </w:rPr>
        <w:fldChar w:fldCharType="separate"/>
      </w:r>
      <w:r w:rsidR="00F345E7" w:rsidRPr="00F07B0D">
        <w:rPr>
          <w:noProof/>
          <w:szCs w:val="24"/>
        </w:rPr>
        <w:t>(Cohen-Or et al., 2006)</w:t>
      </w:r>
      <w:r w:rsidR="00F345E7" w:rsidRPr="00F07B0D">
        <w:rPr>
          <w:szCs w:val="24"/>
        </w:rPr>
        <w:fldChar w:fldCharType="end"/>
      </w:r>
      <w:r w:rsidR="00F345E7" w:rsidRPr="00F07B0D">
        <w:rPr>
          <w:szCs w:val="24"/>
        </w:rPr>
        <w:t>)</w:t>
      </w:r>
      <w:r w:rsidR="009130CB" w:rsidRPr="00F07B0D">
        <w:rPr>
          <w:noProof/>
          <w:szCs w:val="24"/>
        </w:rPr>
        <w:t>.</w:t>
      </w:r>
    </w:p>
    <w:p w14:paraId="19597FBC" w14:textId="74C974EF" w:rsidR="0060278D" w:rsidRPr="004351E1" w:rsidRDefault="00263D31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F07B0D">
        <w:rPr>
          <w:szCs w:val="24"/>
        </w:rPr>
        <w:t xml:space="preserve">As shown in </w:t>
      </w:r>
      <w:r w:rsidR="009842A9" w:rsidRPr="00F07B0D">
        <w:rPr>
          <w:szCs w:val="24"/>
        </w:rPr>
        <w:fldChar w:fldCharType="begin"/>
      </w:r>
      <w:r w:rsidR="009842A9" w:rsidRPr="00F07B0D">
        <w:rPr>
          <w:szCs w:val="24"/>
        </w:rPr>
        <w:instrText xml:space="preserve"> REF _Ref137066878 \h </w:instrText>
      </w:r>
      <w:r w:rsidR="00F07B0D">
        <w:rPr>
          <w:szCs w:val="24"/>
        </w:rPr>
        <w:instrText xml:space="preserve"> \* MERGEFORMAT </w:instrText>
      </w:r>
      <w:r w:rsidR="009842A9" w:rsidRPr="00F07B0D">
        <w:rPr>
          <w:szCs w:val="24"/>
        </w:rPr>
      </w:r>
      <w:r w:rsidR="009842A9" w:rsidRPr="00F07B0D">
        <w:rPr>
          <w:szCs w:val="24"/>
        </w:rPr>
        <w:fldChar w:fldCharType="separate"/>
      </w:r>
      <w:r w:rsidR="0059486D" w:rsidRPr="00F07B0D">
        <w:rPr>
          <w:szCs w:val="24"/>
        </w:rPr>
        <w:t xml:space="preserve">Figure </w:t>
      </w:r>
      <w:r w:rsidR="0059486D">
        <w:rPr>
          <w:noProof/>
          <w:szCs w:val="24"/>
        </w:rPr>
        <w:t>4</w:t>
      </w:r>
      <w:r w:rsidR="009842A9" w:rsidRPr="00F07B0D">
        <w:rPr>
          <w:szCs w:val="24"/>
        </w:rPr>
        <w:fldChar w:fldCharType="end"/>
      </w:r>
      <w:r w:rsidR="009842A9" w:rsidRPr="00F07B0D">
        <w:rPr>
          <w:szCs w:val="24"/>
        </w:rPr>
        <w:t xml:space="preserve">, </w:t>
      </w:r>
      <w:r w:rsidR="00000DD0" w:rsidRPr="00F07B0D">
        <w:rPr>
          <w:szCs w:val="24"/>
        </w:rPr>
        <w:t xml:space="preserve">If we </w:t>
      </w:r>
      <w:r w:rsidR="00703950" w:rsidRPr="00F07B0D">
        <w:rPr>
          <w:szCs w:val="24"/>
        </w:rPr>
        <w:t>simply</w:t>
      </w:r>
      <w:r w:rsidR="00C70E47" w:rsidRPr="00F07B0D">
        <w:rPr>
          <w:szCs w:val="24"/>
        </w:rPr>
        <w:t xml:space="preserve"> coerce</w:t>
      </w:r>
      <w:r w:rsidR="00AA06E4" w:rsidRPr="00F07B0D">
        <w:rPr>
          <w:szCs w:val="24"/>
        </w:rPr>
        <w:t xml:space="preserve"> and shift </w:t>
      </w:r>
      <w:r w:rsidR="00293FA2" w:rsidRPr="00F07B0D">
        <w:rPr>
          <w:szCs w:val="24"/>
        </w:rPr>
        <w:t xml:space="preserve">each hue </w:t>
      </w:r>
      <w:r w:rsidR="00686882" w:rsidRPr="00F07B0D">
        <w:rPr>
          <w:szCs w:val="24"/>
        </w:rPr>
        <w:t>toward the border of its nearest sector</w:t>
      </w:r>
      <w:r w:rsidR="00D46F2C" w:rsidRPr="00F07B0D">
        <w:rPr>
          <w:szCs w:val="24"/>
        </w:rPr>
        <w:t xml:space="preserve">, the </w:t>
      </w:r>
      <w:r w:rsidR="00851F2A" w:rsidRPr="00F07B0D">
        <w:rPr>
          <w:szCs w:val="24"/>
        </w:rPr>
        <w:t xml:space="preserve">unpleasant visual </w:t>
      </w:r>
      <w:r w:rsidR="00C70238" w:rsidRPr="00F07B0D">
        <w:rPr>
          <w:szCs w:val="24"/>
        </w:rPr>
        <w:t xml:space="preserve">artifacts will be </w:t>
      </w:r>
      <w:r w:rsidR="00762263" w:rsidRPr="00F07B0D">
        <w:rPr>
          <w:szCs w:val="24"/>
        </w:rPr>
        <w:t>generated</w:t>
      </w:r>
      <w:r w:rsidR="0070132A">
        <w:rPr>
          <w:szCs w:val="24"/>
        </w:rPr>
        <w:t xml:space="preserve"> clearly</w:t>
      </w:r>
      <w:r w:rsidR="004D65B1" w:rsidRPr="00F07B0D">
        <w:rPr>
          <w:szCs w:val="24"/>
        </w:rPr>
        <w:t>.</w:t>
      </w:r>
      <w:r w:rsidR="00387E82">
        <w:rPr>
          <w:szCs w:val="24"/>
        </w:rPr>
        <w:t xml:space="preserve"> To produce the </w:t>
      </w:r>
      <w:r w:rsidR="00514FB2">
        <w:rPr>
          <w:szCs w:val="24"/>
        </w:rPr>
        <w:t xml:space="preserve">appealing results like (c) in </w:t>
      </w:r>
      <w:r w:rsidR="000803A4">
        <w:rPr>
          <w:szCs w:val="24"/>
        </w:rPr>
        <w:fldChar w:fldCharType="begin"/>
      </w:r>
      <w:r w:rsidR="000803A4">
        <w:rPr>
          <w:szCs w:val="24"/>
        </w:rPr>
        <w:instrText xml:space="preserve"> REF _Ref137066878 \h </w:instrText>
      </w:r>
      <w:r w:rsidR="000803A4">
        <w:rPr>
          <w:szCs w:val="24"/>
        </w:rPr>
      </w:r>
      <w:r w:rsidR="000803A4">
        <w:rPr>
          <w:szCs w:val="24"/>
        </w:rPr>
        <w:fldChar w:fldCharType="separate"/>
      </w:r>
      <w:r w:rsidR="0059486D" w:rsidRPr="00F07B0D">
        <w:rPr>
          <w:szCs w:val="24"/>
        </w:rPr>
        <w:t xml:space="preserve">Figure </w:t>
      </w:r>
      <w:r w:rsidR="0059486D">
        <w:rPr>
          <w:noProof/>
          <w:szCs w:val="24"/>
        </w:rPr>
        <w:t>4</w:t>
      </w:r>
      <w:r w:rsidR="000803A4">
        <w:rPr>
          <w:szCs w:val="24"/>
        </w:rPr>
        <w:fldChar w:fldCharType="end"/>
      </w:r>
      <w:r w:rsidR="000803A4">
        <w:rPr>
          <w:szCs w:val="24"/>
        </w:rPr>
        <w:t xml:space="preserve">, </w:t>
      </w:r>
      <w:r w:rsidR="00B107AE">
        <w:rPr>
          <w:szCs w:val="24"/>
        </w:rPr>
        <w:t>i</w:t>
      </w:r>
      <w:r w:rsidR="00B107AE" w:rsidRPr="00B107AE">
        <w:rPr>
          <w:szCs w:val="24"/>
        </w:rPr>
        <w:t>n contrast to employing a harsh shifting method, the renowned Graph-cut optimization technique</w:t>
      </w:r>
      <w:r w:rsidR="00501175">
        <w:rPr>
          <w:szCs w:val="24"/>
        </w:rPr>
        <w:t xml:space="preserve"> </w:t>
      </w:r>
      <w:r w:rsidR="00B107AE" w:rsidRPr="00B107AE">
        <w:rPr>
          <w:szCs w:val="24"/>
        </w:rPr>
        <w:t xml:space="preserve">is </w:t>
      </w:r>
      <w:r w:rsidR="00B107AE">
        <w:rPr>
          <w:szCs w:val="24"/>
        </w:rPr>
        <w:t>adopted here</w:t>
      </w:r>
      <w:r w:rsidR="00501175">
        <w:rPr>
          <w:szCs w:val="24"/>
        </w:rPr>
        <w:t xml:space="preserve"> </w:t>
      </w:r>
      <w:r w:rsidR="008E02A6">
        <w:rPr>
          <w:szCs w:val="24"/>
        </w:rPr>
        <w:fldChar w:fldCharType="begin"/>
      </w:r>
      <w:r w:rsidR="008E02A6">
        <w:rPr>
          <w:szCs w:val="24"/>
        </w:rPr>
        <w:instrText xml:space="preserve"> ADDIN EN.CITE &lt;EndNote&gt;&lt;Cite&gt;&lt;Author&gt;Boykov&lt;/Author&gt;&lt;Year&gt;2001&lt;/Year&gt;&lt;RecNum&gt;4&lt;/RecNum&gt;&lt;DisplayText&gt;(Boykov &amp;amp; Jolly, 2001)&lt;/DisplayText&gt;&lt;record&gt;&lt;rec-number&gt;4&lt;/rec-number&gt;&lt;foreign-keys&gt;&lt;key app="EN" db-id="9twasepvawzapgedv59pe50ipppwe9z52v50" timestamp="1686296394"&gt;4&lt;/key&gt;&lt;/foreign-keys&gt;&lt;ref-type name="Conference Proceedings"&gt;10&lt;/ref-type&gt;&lt;contributors&gt;&lt;authors&gt;&lt;author&gt;Boykov, Yuri Y&lt;/author&gt;&lt;author&gt;Jolly, M-P&lt;/author&gt;&lt;/authors&gt;&lt;/contributors&gt;&lt;titles&gt;&lt;title&gt;Interactive graph cuts for optimal boundary &amp;amp; region segmentation of objects in ND images&lt;/title&gt;&lt;secondary-title&gt;Proceedings eighth IEEE international conference on computer vision. ICCV 2001&lt;/secondary-title&gt;&lt;/titles&gt;&lt;pages&gt;105-112&lt;/pages&gt;&lt;volume&gt;1&lt;/volume&gt;&lt;dates&gt;&lt;year&gt;2001&lt;/year&gt;&lt;/dates&gt;&lt;publisher&gt;IEEE&lt;/publisher&gt;&lt;isbn&gt;0769511430&lt;/isbn&gt;&lt;urls&gt;&lt;/urls&gt;&lt;/record&gt;&lt;/Cite&gt;&lt;/EndNote&gt;</w:instrText>
      </w:r>
      <w:r w:rsidR="008E02A6">
        <w:rPr>
          <w:szCs w:val="24"/>
        </w:rPr>
        <w:fldChar w:fldCharType="separate"/>
      </w:r>
      <w:r w:rsidR="008E02A6">
        <w:rPr>
          <w:noProof/>
          <w:szCs w:val="24"/>
        </w:rPr>
        <w:t>(Boykov &amp; Jolly, 2001)</w:t>
      </w:r>
      <w:r w:rsidR="008E02A6">
        <w:rPr>
          <w:szCs w:val="24"/>
        </w:rPr>
        <w:fldChar w:fldCharType="end"/>
      </w:r>
      <w:r w:rsidR="00B107AE" w:rsidRPr="00501175">
        <w:rPr>
          <w:szCs w:val="24"/>
        </w:rPr>
        <w:t xml:space="preserve">. </w:t>
      </w:r>
    </w:p>
    <w:p w14:paraId="1986107D" w14:textId="77777777" w:rsidR="00117563" w:rsidRPr="004351E1" w:rsidRDefault="007A746C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7A746C">
        <w:rPr>
          <w:szCs w:val="24"/>
        </w:rPr>
        <w:t xml:space="preserve">Graph-cut is a technique </w:t>
      </w:r>
      <w:r w:rsidR="00F162A9">
        <w:rPr>
          <w:szCs w:val="24"/>
        </w:rPr>
        <w:t>originally</w:t>
      </w:r>
      <w:r w:rsidRPr="007A746C">
        <w:rPr>
          <w:szCs w:val="24"/>
        </w:rPr>
        <w:t xml:space="preserve"> used for binary classification tasks on images. In the context of the color harmonization, the objective is to assign a label to each pixel indicating its movement direction</w:t>
      </w:r>
      <w:r w:rsidR="00B73446">
        <w:rPr>
          <w:szCs w:val="24"/>
        </w:rPr>
        <w:t>:</w:t>
      </w:r>
      <w:r w:rsidRPr="007A746C">
        <w:rPr>
          <w:szCs w:val="24"/>
        </w:rPr>
        <w:t xml:space="preserve"> clockwise or counterclockwise</w:t>
      </w:r>
      <w:r w:rsidR="00D51567">
        <w:rPr>
          <w:szCs w:val="24"/>
        </w:rPr>
        <w:t>.</w:t>
      </w:r>
      <w:r w:rsidRPr="007A746C">
        <w:rPr>
          <w:szCs w:val="24"/>
        </w:rPr>
        <w:t xml:space="preserve"> This labeling can </w:t>
      </w:r>
      <w:r w:rsidR="00D778BB">
        <w:rPr>
          <w:szCs w:val="24"/>
        </w:rPr>
        <w:t xml:space="preserve">also </w:t>
      </w:r>
      <w:r w:rsidRPr="007A746C">
        <w:rPr>
          <w:szCs w:val="24"/>
        </w:rPr>
        <w:t xml:space="preserve">be viewed as </w:t>
      </w:r>
      <w:r w:rsidR="00E32EEB">
        <w:rPr>
          <w:szCs w:val="24"/>
        </w:rPr>
        <w:t xml:space="preserve">a </w:t>
      </w:r>
      <w:r w:rsidRPr="007A746C">
        <w:rPr>
          <w:szCs w:val="24"/>
        </w:rPr>
        <w:t xml:space="preserve">binary classification task </w:t>
      </w:r>
      <w:r w:rsidR="002B3258">
        <w:rPr>
          <w:szCs w:val="24"/>
        </w:rPr>
        <w:t xml:space="preserve">on </w:t>
      </w:r>
      <w:r w:rsidRPr="007A746C">
        <w:rPr>
          <w:szCs w:val="24"/>
        </w:rPr>
        <w:t>images.</w:t>
      </w:r>
      <w:r w:rsidR="0074729E">
        <w:rPr>
          <w:szCs w:val="24"/>
        </w:rPr>
        <w:t xml:space="preserve"> </w:t>
      </w:r>
      <w:r w:rsidR="003C2E81">
        <w:rPr>
          <w:szCs w:val="24"/>
        </w:rPr>
        <w:t>Consider the following energy function</w:t>
      </w:r>
      <w:r w:rsidR="00EB5391">
        <w:rPr>
          <w:szCs w:val="24"/>
        </w:rPr>
        <w:t xml:space="preserve"> </w:t>
      </w:r>
      <w:r w:rsidR="00EB5391" w:rsidRPr="00EB5391">
        <w:rPr>
          <w:i/>
          <w:szCs w:val="24"/>
        </w:rPr>
        <w:t>E</w:t>
      </w:r>
      <w:r w:rsidR="003C2E81">
        <w:rPr>
          <w:szCs w:val="24"/>
        </w:rPr>
        <w:t>:</w:t>
      </w:r>
    </w:p>
    <w:p w14:paraId="47333FEF" w14:textId="77777777" w:rsidR="00870DB8" w:rsidRDefault="003E7594" w:rsidP="004351E1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w:drawing>
          <wp:inline distT="0" distB="0" distL="0" distR="0" wp14:anchorId="18B40DAE" wp14:editId="4E7D8D40">
            <wp:extent cx="1350975" cy="170683"/>
            <wp:effectExtent l="0" t="0" r="1905" b="127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9313" b="38729"/>
                    <a:stretch/>
                  </pic:blipFill>
                  <pic:spPr bwMode="auto">
                    <a:xfrm>
                      <a:off x="0" y="0"/>
                      <a:ext cx="1481230" cy="1871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4289A54" w14:textId="77777777" w:rsidR="004C1E9F" w:rsidRDefault="004C1E9F" w:rsidP="004351E1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w:drawing>
          <wp:inline distT="0" distB="0" distL="0" distR="0" wp14:anchorId="41A09D34" wp14:editId="49BB9C45">
            <wp:extent cx="2122404" cy="403473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61152" cy="4298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B54E92" w14:textId="77777777" w:rsidR="00D66E2F" w:rsidRPr="00B73D6C" w:rsidRDefault="004C1E9F" w:rsidP="00CF2836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w:drawing>
          <wp:inline distT="0" distB="0" distL="0" distR="0" wp14:anchorId="3D66EEBD" wp14:editId="30E1A32D">
            <wp:extent cx="2957366" cy="343041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9370" b="40338"/>
                    <a:stretch/>
                  </pic:blipFill>
                  <pic:spPr bwMode="auto">
                    <a:xfrm>
                      <a:off x="0" y="0"/>
                      <a:ext cx="3232395" cy="3749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9430DF" w14:textId="77777777" w:rsidR="00130C8A" w:rsidRPr="004351E1" w:rsidRDefault="00137157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t xml:space="preserve">, </w:t>
      </w:r>
      <w:r w:rsidR="00593987">
        <w:rPr>
          <w:szCs w:val="24"/>
        </w:rPr>
        <w:t>where</w:t>
      </w:r>
      <w:r w:rsidR="00656883">
        <w:rPr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4"/>
          </w:rPr>
          <m:t>Ω</m:t>
        </m:r>
      </m:oMath>
      <w:r w:rsidR="00656883">
        <w:rPr>
          <w:szCs w:val="24"/>
        </w:rPr>
        <w:t xml:space="preserve"> is </w:t>
      </w:r>
      <w:r w:rsidR="00FA449B">
        <w:rPr>
          <w:szCs w:val="24"/>
        </w:rPr>
        <w:t>the set of input pixels</w:t>
      </w:r>
      <w:r w:rsidR="00714940">
        <w:rPr>
          <w:szCs w:val="24"/>
        </w:rPr>
        <w:t>,</w:t>
      </w:r>
      <w:r w:rsidR="00252CC4">
        <w:rPr>
          <w:szCs w:val="24"/>
        </w:rPr>
        <w:t xml:space="preserve"> </w:t>
      </w:r>
      <w:r w:rsidR="00714940" w:rsidRPr="00CF6236">
        <w:rPr>
          <w:i/>
          <w:iCs/>
          <w:szCs w:val="24"/>
        </w:rPr>
        <w:t>N</w:t>
      </w:r>
      <w:r w:rsidR="00714940">
        <w:rPr>
          <w:iCs/>
          <w:szCs w:val="24"/>
        </w:rPr>
        <w:t xml:space="preserve"> is the set of all adjacent pixels in </w:t>
      </w:r>
      <m:oMath>
        <m:r>
          <m:rPr>
            <m:sty m:val="p"/>
          </m:rPr>
          <w:rPr>
            <w:rFonts w:ascii="Cambria Math" w:hAnsi="Cambria Math"/>
            <w:szCs w:val="24"/>
          </w:rPr>
          <m:t>Ω</m:t>
        </m:r>
      </m:oMath>
      <w:r w:rsidR="00714940">
        <w:rPr>
          <w:szCs w:val="24"/>
        </w:rPr>
        <w:t xml:space="preserve">, </w:t>
      </w:r>
      <w:r w:rsidR="00252CC4">
        <w:rPr>
          <w:szCs w:val="24"/>
        </w:rPr>
        <w:t xml:space="preserve">and </w:t>
      </w:r>
      <m:oMath>
        <m:r>
          <w:rPr>
            <w:rFonts w:ascii="Cambria Math" w:hAnsi="Cambria Math"/>
            <w:szCs w:val="24"/>
          </w:rPr>
          <m:t xml:space="preserve">λ </m:t>
        </m:r>
      </m:oMath>
      <w:r w:rsidR="00B315F0">
        <w:rPr>
          <w:iCs/>
          <w:szCs w:val="24"/>
        </w:rPr>
        <w:t xml:space="preserve">is a balancing parameter </w:t>
      </w:r>
      <w:r w:rsidR="00C8724E">
        <w:rPr>
          <w:iCs/>
          <w:szCs w:val="24"/>
        </w:rPr>
        <w:t>between</w:t>
      </w:r>
      <w:r w:rsidR="00B16B9D">
        <w:rPr>
          <w:iCs/>
          <w:szCs w:val="24"/>
        </w:rPr>
        <w:t xml:space="preserve"> </w:t>
      </w:r>
      <w:r w:rsidR="00E803DB">
        <w:rPr>
          <w:iCs/>
          <w:szCs w:val="24"/>
        </w:rPr>
        <w:t xml:space="preserve">two </w:t>
      </w:r>
      <w:r w:rsidR="00B16B9D">
        <w:rPr>
          <w:iCs/>
          <w:szCs w:val="24"/>
        </w:rPr>
        <w:t>equations</w:t>
      </w:r>
      <w:r w:rsidR="008F2D3C" w:rsidRPr="00F16516">
        <w:rPr>
          <w:szCs w:val="24"/>
        </w:rPr>
        <w:t xml:space="preserve">. </w:t>
      </w:r>
      <w:r w:rsidR="00BE0ABC">
        <w:rPr>
          <w:szCs w:val="24"/>
        </w:rPr>
        <w:t>We</w:t>
      </w:r>
      <w:r w:rsidR="00C854A4" w:rsidRPr="00F16516">
        <w:rPr>
          <w:szCs w:val="24"/>
        </w:rPr>
        <w:t xml:space="preserve"> </w:t>
      </w:r>
      <w:r w:rsidR="00432F38">
        <w:rPr>
          <w:szCs w:val="24"/>
        </w:rPr>
        <w:t>search for</w:t>
      </w:r>
      <w:r w:rsidR="00C854A4" w:rsidRPr="00F16516">
        <w:rPr>
          <w:szCs w:val="24"/>
        </w:rPr>
        <w:t xml:space="preserve"> a set </w:t>
      </w:r>
      <w:r w:rsidR="00007FF4">
        <w:rPr>
          <w:szCs w:val="24"/>
        </w:rPr>
        <w:t>of labels</w:t>
      </w:r>
      <w:r w:rsidR="00C07C09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V=</m:t>
        </m:r>
        <m:r>
          <m:rPr>
            <m:lit/>
          </m:rPr>
          <w:rPr>
            <w:rFonts w:ascii="Cambria Math" w:hAnsi="Cambria Math"/>
            <w:szCs w:val="24"/>
          </w:rPr>
          <m:t>{</m:t>
        </m:r>
        <m:r>
          <w:rPr>
            <w:rFonts w:ascii="Cambria Math" w:hAnsi="Cambria Math"/>
            <w:szCs w:val="24"/>
          </w:rPr>
          <m:t>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1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2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…,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4"/>
                      </w:rPr>
                      <m:t>Ω</m:t>
                    </m:r>
                  </m:e>
                </m:d>
              </m:sub>
            </m:sSub>
          </m:e>
        </m:d>
        <m:r>
          <m:rPr>
            <m:lit/>
          </m:rPr>
          <w:rPr>
            <w:rFonts w:ascii="Cambria Math" w:hAnsi="Cambria Math"/>
            <w:szCs w:val="24"/>
          </w:rPr>
          <m:t>}</m:t>
        </m:r>
      </m:oMath>
      <w:r w:rsidR="00584FC5" w:rsidRPr="00F16516">
        <w:rPr>
          <w:szCs w:val="24"/>
        </w:rPr>
        <w:t xml:space="preserve">, where each </w:t>
      </w:r>
      <m:oMath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∈</m:t>
        </m:r>
        <m:r>
          <m:rPr>
            <m:lit/>
            <m:sty m:val="p"/>
          </m:rPr>
          <w:rPr>
            <w:rFonts w:ascii="Cambria Math" w:hAnsi="Cambria Math"/>
            <w:szCs w:val="24"/>
          </w:rPr>
          <m:t>{</m:t>
        </m:r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  <w:szCs w:val="24"/>
          </w:rPr>
          <m:t>, </m:t>
        </m:r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  <w:szCs w:val="24"/>
          </w:rPr>
          <m:t>}</m:t>
        </m:r>
      </m:oMath>
      <w:r w:rsidR="00584FC5" w:rsidRPr="00F16516">
        <w:rPr>
          <w:szCs w:val="24"/>
        </w:rPr>
        <w:t xml:space="preserve"> is a binary label with respect to a pixel</w:t>
      </w:r>
      <w:r w:rsidR="00882123" w:rsidRPr="00F16516">
        <w:rPr>
          <w:szCs w:val="24"/>
        </w:rPr>
        <w:t xml:space="preserve"> denoting </w:t>
      </w:r>
      <w:r w:rsidR="000A4AE8" w:rsidRPr="00F16516">
        <w:rPr>
          <w:szCs w:val="24"/>
        </w:rPr>
        <w:t xml:space="preserve">the destination </w:t>
      </w:r>
      <w:r w:rsidR="00530020" w:rsidRPr="00F16516">
        <w:rPr>
          <w:szCs w:val="24"/>
        </w:rPr>
        <w:t xml:space="preserve">sector </w:t>
      </w:r>
      <w:r w:rsidR="00D006D5" w:rsidRPr="00F16516">
        <w:rPr>
          <w:szCs w:val="24"/>
        </w:rPr>
        <w:t xml:space="preserve">to which </w:t>
      </w:r>
      <w:r w:rsidR="00882123" w:rsidRPr="00F16516">
        <w:rPr>
          <w:szCs w:val="24"/>
        </w:rPr>
        <w:t xml:space="preserve">whether the hue of the pixel </w:t>
      </w:r>
      <w:r w:rsidR="00656077" w:rsidRPr="00F16516">
        <w:rPr>
          <w:szCs w:val="24"/>
        </w:rPr>
        <w:t xml:space="preserve">is </w:t>
      </w:r>
      <w:r w:rsidR="00882123" w:rsidRPr="00F16516">
        <w:rPr>
          <w:szCs w:val="24"/>
        </w:rPr>
        <w:t xml:space="preserve">moved clockwisely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1</m:t>
            </m:r>
          </m:sub>
        </m:sSub>
      </m:oMath>
      <w:r w:rsidR="00CF1A0A" w:rsidRPr="00F16516">
        <w:rPr>
          <w:szCs w:val="24"/>
        </w:rPr>
        <w:t xml:space="preserve"> </w:t>
      </w:r>
      <w:r w:rsidR="00882123" w:rsidRPr="00F16516">
        <w:rPr>
          <w:szCs w:val="24"/>
        </w:rPr>
        <w:t>or counterclockwisely</w:t>
      </w:r>
      <w:r w:rsidR="00CF1A0A" w:rsidRPr="00F16516">
        <w:rPr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4"/>
              </w:rPr>
              <m:t>Θ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</m:oMath>
      <w:r w:rsidR="00882123" w:rsidRPr="00F16516">
        <w:rPr>
          <w:szCs w:val="24"/>
        </w:rPr>
        <w:t>.</w:t>
      </w:r>
    </w:p>
    <w:p w14:paraId="5223C256" w14:textId="77777777" w:rsidR="00562AF5" w:rsidRPr="00E82895" w:rsidRDefault="007155E3" w:rsidP="004351E1">
      <w:pPr>
        <w:pStyle w:val="ListParagraph"/>
        <w:snapToGrid w:val="0"/>
        <w:ind w:left="0"/>
        <w:contextualSpacing w:val="0"/>
        <w:jc w:val="both"/>
        <w:rPr>
          <w:iCs/>
          <w:szCs w:val="24"/>
        </w:rPr>
      </w:pPr>
      <w:r>
        <w:rPr>
          <w:iCs/>
          <w:szCs w:val="24"/>
        </w:rPr>
        <w:t>The</w:t>
      </w:r>
      <w:r w:rsidR="000E62B4">
        <w:rPr>
          <w:iCs/>
          <w:szCs w:val="24"/>
        </w:rPr>
        <w:t xml:space="preserve"> objective of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1</m:t>
            </m:r>
          </m:sub>
        </m:sSub>
      </m:oMath>
      <w:r w:rsidR="00B1660D">
        <w:rPr>
          <w:iCs/>
          <w:szCs w:val="24"/>
        </w:rPr>
        <w:t xml:space="preserve"> is to </w:t>
      </w:r>
      <w:r w:rsidR="00A628ED">
        <w:rPr>
          <w:iCs/>
          <w:szCs w:val="24"/>
        </w:rPr>
        <w:t xml:space="preserve">evaluate distances between </w:t>
      </w:r>
      <w:r w:rsidR="00236361">
        <w:rPr>
          <w:iCs/>
          <w:szCs w:val="24"/>
        </w:rPr>
        <w:t>the raw and the “shifted</w:t>
      </w:r>
      <w:r w:rsidR="00F50BE1">
        <w:rPr>
          <w:iCs/>
          <w:szCs w:val="24"/>
        </w:rPr>
        <w:t>-to-the-destination</w:t>
      </w:r>
      <w:r w:rsidR="00236361">
        <w:rPr>
          <w:iCs/>
          <w:szCs w:val="24"/>
        </w:rPr>
        <w:t>” hue</w:t>
      </w:r>
      <w:r w:rsidR="008A02E6">
        <w:rPr>
          <w:iCs/>
          <w:szCs w:val="24"/>
        </w:rPr>
        <w:t>.</w:t>
      </w:r>
      <w:r w:rsidR="00440479">
        <w:rPr>
          <w:iCs/>
          <w:szCs w:val="24"/>
        </w:rPr>
        <w:t xml:space="preserve"> </w:t>
      </w:r>
      <w:r w:rsidR="009B3D33">
        <w:rPr>
          <w:iCs/>
          <w:szCs w:val="24"/>
        </w:rPr>
        <w:t>T</w:t>
      </w:r>
      <w:r w:rsidR="00440479">
        <w:rPr>
          <w:iCs/>
          <w:szCs w:val="24"/>
        </w:rPr>
        <w:t xml:space="preserve">he saturation channel is considered to weigh the contribution from those pixels with </w:t>
      </w:r>
      <w:r w:rsidR="001A192C">
        <w:rPr>
          <w:iCs/>
          <w:szCs w:val="24"/>
        </w:rPr>
        <w:t xml:space="preserve">low </w:t>
      </w:r>
      <w:r w:rsidR="00440479">
        <w:rPr>
          <w:iCs/>
          <w:szCs w:val="24"/>
        </w:rPr>
        <w:t>saturations.</w:t>
      </w:r>
      <w:r w:rsidR="00E83554">
        <w:rPr>
          <w:iCs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</m:oMath>
      <w:r w:rsidR="007C7133">
        <w:rPr>
          <w:iCs/>
          <w:szCs w:val="24"/>
        </w:rPr>
        <w:t>, as a regularization term,</w:t>
      </w:r>
      <w:r w:rsidR="00710E34">
        <w:rPr>
          <w:iCs/>
          <w:szCs w:val="24"/>
        </w:rPr>
        <w:t xml:space="preserve"> accounts for enhancing the spatial coherence among adjacent pixels assigned to the same </w:t>
      </w:r>
      <w:r w:rsidR="00BB082E">
        <w:rPr>
          <w:iCs/>
          <w:szCs w:val="24"/>
        </w:rPr>
        <w:t>label</w:t>
      </w:r>
      <w:r w:rsidR="00F31A47">
        <w:rPr>
          <w:iCs/>
          <w:szCs w:val="24"/>
        </w:rPr>
        <w:t xml:space="preserve"> by penalizing</w:t>
      </w:r>
      <w:r w:rsidR="009D5C1D">
        <w:rPr>
          <w:iCs/>
          <w:szCs w:val="24"/>
        </w:rPr>
        <w:t xml:space="preserve"> the different assignments </w:t>
      </w:r>
      <w:r w:rsidR="00A2338B">
        <w:rPr>
          <w:iCs/>
          <w:szCs w:val="24"/>
        </w:rPr>
        <w:t>to</w:t>
      </w:r>
      <w:r w:rsidR="009D5C1D">
        <w:rPr>
          <w:iCs/>
          <w:szCs w:val="24"/>
        </w:rPr>
        <w:t xml:space="preserve"> adjacen</w:t>
      </w:r>
      <w:r w:rsidR="005F2430">
        <w:rPr>
          <w:iCs/>
          <w:szCs w:val="24"/>
        </w:rPr>
        <w:t xml:space="preserve">cy </w:t>
      </w:r>
      <w:r w:rsidR="009D5C1D">
        <w:rPr>
          <w:iCs/>
          <w:szCs w:val="24"/>
        </w:rPr>
        <w:t>with similar hues.</w:t>
      </w:r>
      <w:r w:rsidR="00661888">
        <w:rPr>
          <w:iCs/>
          <w:szCs w:val="24"/>
        </w:rPr>
        <w:t xml:space="preserve"> The term </w:t>
      </w:r>
      <m:oMath>
        <m:r>
          <w:rPr>
            <w:rFonts w:ascii="Cambria Math" w:hAnsi="Cambria Math"/>
            <w:szCs w:val="24"/>
          </w:rPr>
          <m:t>δ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p</m:t>
        </m:r>
        <m:r>
          <m:rPr>
            <m:sty m:val="p"/>
          </m:rPr>
          <w:rPr>
            <w:rFonts w:ascii="Cambria Math" w:hAnsi="Cambria Math"/>
            <w:szCs w:val="24"/>
          </w:rPr>
          <m:t>), </m:t>
        </m:r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q</m:t>
        </m:r>
        <m:r>
          <m:rPr>
            <m:sty m:val="p"/>
          </m:rPr>
          <w:rPr>
            <w:rFonts w:ascii="Cambria Math" w:hAnsi="Cambria Math"/>
            <w:szCs w:val="24"/>
          </w:rPr>
          <m:t>))</m:t>
        </m:r>
      </m:oMath>
      <w:r w:rsidR="0069507D">
        <w:rPr>
          <w:szCs w:val="24"/>
        </w:rPr>
        <w:t xml:space="preserve">, where </w:t>
      </w:r>
      <w:r w:rsidR="00F0777C" w:rsidRPr="005E52DD">
        <w:rPr>
          <w:i/>
          <w:szCs w:val="24"/>
        </w:rPr>
        <w:t>p</w:t>
      </w:r>
      <w:r w:rsidR="00F0777C">
        <w:rPr>
          <w:szCs w:val="24"/>
        </w:rPr>
        <w:t xml:space="preserve"> and </w:t>
      </w:r>
      <w:r w:rsidR="00F0777C" w:rsidRPr="005E52DD">
        <w:rPr>
          <w:i/>
          <w:szCs w:val="24"/>
        </w:rPr>
        <w:t>q</w:t>
      </w:r>
      <w:r w:rsidR="00F0777C">
        <w:rPr>
          <w:szCs w:val="24"/>
        </w:rPr>
        <w:t xml:space="preserve"> are </w:t>
      </w:r>
      <w:r w:rsidR="00E56695">
        <w:rPr>
          <w:szCs w:val="24"/>
        </w:rPr>
        <w:t xml:space="preserve">a pair of arbitrary </w:t>
      </w:r>
      <w:r w:rsidR="00F0777C">
        <w:rPr>
          <w:szCs w:val="24"/>
        </w:rPr>
        <w:t>adjacent</w:t>
      </w:r>
      <w:r w:rsidR="00E56695">
        <w:rPr>
          <w:szCs w:val="24"/>
        </w:rPr>
        <w:t xml:space="preserve"> pixels</w:t>
      </w:r>
      <w:r w:rsidR="00F0777C">
        <w:rPr>
          <w:szCs w:val="24"/>
        </w:rPr>
        <w:t xml:space="preserve">, </w:t>
      </w:r>
      <w:r w:rsidR="00EB5C53" w:rsidRPr="00D0797A">
        <w:rPr>
          <w:iCs/>
          <w:szCs w:val="24"/>
        </w:rPr>
        <w:t xml:space="preserve">in </w:t>
      </w:r>
      <m:oMath>
        <m:sSub>
          <m:sSubPr>
            <m:ctrlPr>
              <w:rPr>
                <w:rFonts w:ascii="Cambria Math" w:hAnsi="Cambria Math"/>
                <w:iCs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4"/>
              </w:rPr>
              <m:t>2</m:t>
            </m:r>
          </m:sub>
        </m:sSub>
      </m:oMath>
      <w:r w:rsidR="00D0705C" w:rsidRPr="00D0797A">
        <w:rPr>
          <w:iCs/>
          <w:szCs w:val="24"/>
        </w:rPr>
        <w:t xml:space="preserve"> </w:t>
      </w:r>
      <w:r w:rsidR="00C929CB">
        <w:rPr>
          <w:iCs/>
          <w:szCs w:val="24"/>
        </w:rPr>
        <w:t>is</w:t>
      </w:r>
      <w:r w:rsidR="00D0705C" w:rsidRPr="00D0797A">
        <w:rPr>
          <w:iCs/>
          <w:szCs w:val="24"/>
        </w:rPr>
        <w:t xml:space="preserve"> for </w:t>
      </w:r>
      <w:r w:rsidR="00C17FF3" w:rsidRPr="00D0797A">
        <w:rPr>
          <w:iCs/>
          <w:szCs w:val="24"/>
        </w:rPr>
        <w:t>penalization:</w:t>
      </w:r>
      <w:r w:rsidR="003D61A2">
        <w:rPr>
          <w:iCs/>
          <w:szCs w:val="24"/>
        </w:rPr>
        <w:t xml:space="preserve"> if </w:t>
      </w:r>
      <m:oMath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p</m:t>
        </m:r>
        <m:r>
          <m:rPr>
            <m:sty m:val="p"/>
          </m:rPr>
          <w:rPr>
            <w:rFonts w:ascii="Cambria Math" w:hAnsi="Cambria Math"/>
            <w:szCs w:val="24"/>
          </w:rPr>
          <m:t>)</m:t>
        </m:r>
      </m:oMath>
      <w:r w:rsidR="00AB3A8D">
        <w:rPr>
          <w:iCs/>
          <w:szCs w:val="24"/>
        </w:rPr>
        <w:t xml:space="preserve"> and </w:t>
      </w:r>
      <m:oMath>
        <m:r>
          <w:rPr>
            <w:rFonts w:ascii="Cambria Math" w:hAnsi="Cambria Math"/>
            <w:szCs w:val="24"/>
          </w:rPr>
          <m:t>v</m:t>
        </m:r>
        <m:r>
          <m:rPr>
            <m:sty m:val="p"/>
          </m:rPr>
          <w:rPr>
            <w:rFonts w:ascii="Cambria Math" w:hAnsi="Cambria Math"/>
            <w:szCs w:val="24"/>
          </w:rPr>
          <m:t>(</m:t>
        </m:r>
        <m:r>
          <w:rPr>
            <w:rFonts w:ascii="Cambria Math" w:hAnsi="Cambria Math"/>
            <w:szCs w:val="24"/>
          </w:rPr>
          <m:t>q</m:t>
        </m:r>
        <m:r>
          <m:rPr>
            <m:sty m:val="p"/>
          </m:rPr>
          <w:rPr>
            <w:rFonts w:ascii="Cambria Math" w:hAnsi="Cambria Math"/>
            <w:szCs w:val="24"/>
          </w:rPr>
          <m:t>)</m:t>
        </m:r>
      </m:oMath>
      <w:r w:rsidR="00E47082" w:rsidRPr="00F13D45">
        <w:rPr>
          <w:iCs/>
          <w:szCs w:val="24"/>
        </w:rPr>
        <w:t xml:space="preserve"> </w:t>
      </w:r>
      <w:r w:rsidR="00AB3A8D" w:rsidRPr="00F13D45">
        <w:rPr>
          <w:iCs/>
          <w:szCs w:val="24"/>
        </w:rPr>
        <w:t xml:space="preserve">are different, i.e., </w:t>
      </w:r>
      <w:r w:rsidR="005A3279">
        <w:rPr>
          <w:iCs/>
          <w:szCs w:val="24"/>
        </w:rPr>
        <w:t>one move</w:t>
      </w:r>
      <w:r w:rsidR="00641AA8">
        <w:rPr>
          <w:iCs/>
          <w:szCs w:val="24"/>
        </w:rPr>
        <w:t>s</w:t>
      </w:r>
      <w:r w:rsidR="005A3279">
        <w:rPr>
          <w:iCs/>
          <w:szCs w:val="24"/>
        </w:rPr>
        <w:t xml:space="preserve"> clockwisely</w:t>
      </w:r>
      <w:r w:rsidR="00F25CB2">
        <w:rPr>
          <w:iCs/>
          <w:szCs w:val="24"/>
        </w:rPr>
        <w:t xml:space="preserve">; another moves counterclockwisely, </w:t>
      </w:r>
      <w:r w:rsidR="000B080F">
        <w:rPr>
          <w:iCs/>
          <w:szCs w:val="24"/>
        </w:rPr>
        <w:t xml:space="preserve">this delta function </w:t>
      </w:r>
      <w:r w:rsidR="00A17FC3">
        <w:rPr>
          <w:iCs/>
          <w:szCs w:val="24"/>
        </w:rPr>
        <w:t>will be</w:t>
      </w:r>
      <w:r w:rsidR="000B080F">
        <w:rPr>
          <w:iCs/>
          <w:szCs w:val="24"/>
        </w:rPr>
        <w:t xml:space="preserve"> 1</w:t>
      </w:r>
      <w:r w:rsidR="00AF76D5">
        <w:rPr>
          <w:iCs/>
          <w:szCs w:val="24"/>
        </w:rPr>
        <w:t xml:space="preserve"> and the penalization</w:t>
      </w:r>
      <w:r w:rsidR="00775EC8">
        <w:rPr>
          <w:iCs/>
          <w:szCs w:val="24"/>
        </w:rPr>
        <w:t xml:space="preserve"> </w:t>
      </w:r>
      <w:r w:rsidR="00C71EE6">
        <w:rPr>
          <w:iCs/>
          <w:szCs w:val="24"/>
        </w:rPr>
        <w:t>ensu</w:t>
      </w:r>
      <w:r w:rsidR="00AF76D5">
        <w:rPr>
          <w:iCs/>
          <w:szCs w:val="24"/>
        </w:rPr>
        <w:t>es</w:t>
      </w:r>
      <w:r w:rsidR="00C949A4">
        <w:rPr>
          <w:iCs/>
          <w:szCs w:val="24"/>
        </w:rPr>
        <w:t>; otherwise, 0</w:t>
      </w:r>
      <w:r w:rsidR="00704E22">
        <w:rPr>
          <w:iCs/>
          <w:szCs w:val="24"/>
        </w:rPr>
        <w:t>.</w:t>
      </w:r>
    </w:p>
    <w:p w14:paraId="40E34997" w14:textId="77777777" w:rsidR="003A513F" w:rsidRPr="004351E1" w:rsidRDefault="00F8137A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lastRenderedPageBreak/>
        <w:t xml:space="preserve">To do this </w:t>
      </w:r>
      <w:r w:rsidR="000479EB">
        <w:rPr>
          <w:szCs w:val="24"/>
        </w:rPr>
        <w:t>minimization</w:t>
      </w:r>
      <w:r w:rsidR="006F2D58">
        <w:rPr>
          <w:szCs w:val="24"/>
        </w:rPr>
        <w:t xml:space="preserve"> on </w:t>
      </w:r>
      <w:r w:rsidR="006F2D58" w:rsidRPr="006F2D58">
        <w:rPr>
          <w:i/>
          <w:szCs w:val="24"/>
        </w:rPr>
        <w:t>E</w:t>
      </w:r>
      <w:r>
        <w:rPr>
          <w:szCs w:val="24"/>
        </w:rPr>
        <w:t xml:space="preserve">, </w:t>
      </w:r>
      <w:r w:rsidR="00B107AE" w:rsidRPr="00B107AE">
        <w:rPr>
          <w:szCs w:val="24"/>
        </w:rPr>
        <w:t>Graph-cut represent</w:t>
      </w:r>
      <w:r w:rsidR="00B107AE">
        <w:rPr>
          <w:szCs w:val="24"/>
        </w:rPr>
        <w:t>s</w:t>
      </w:r>
      <w:r w:rsidR="00B107AE" w:rsidRPr="00B107AE">
        <w:rPr>
          <w:szCs w:val="24"/>
        </w:rPr>
        <w:t xml:space="preserve"> the image as a graph, where nodes </w:t>
      </w:r>
      <w:r w:rsidR="00B107AE">
        <w:rPr>
          <w:szCs w:val="24"/>
        </w:rPr>
        <w:t xml:space="preserve">are construed as </w:t>
      </w:r>
      <w:r w:rsidR="00B107AE" w:rsidRPr="00B107AE">
        <w:rPr>
          <w:szCs w:val="24"/>
        </w:rPr>
        <w:t xml:space="preserve">pixels and edges </w:t>
      </w:r>
      <w:r w:rsidR="000C679F">
        <w:rPr>
          <w:szCs w:val="24"/>
        </w:rPr>
        <w:t>are</w:t>
      </w:r>
      <w:r w:rsidR="00B107AE" w:rsidRPr="00B107AE">
        <w:rPr>
          <w:szCs w:val="24"/>
        </w:rPr>
        <w:t xml:space="preserve"> relationships between </w:t>
      </w:r>
      <w:r w:rsidR="00B107AE">
        <w:rPr>
          <w:szCs w:val="24"/>
        </w:rPr>
        <w:t xml:space="preserve">adjacent </w:t>
      </w:r>
      <w:r w:rsidR="00B107AE" w:rsidRPr="00B107AE">
        <w:rPr>
          <w:szCs w:val="24"/>
        </w:rPr>
        <w:t>pixels. By assigning weights to these edges based on color similarities</w:t>
      </w:r>
      <w:r w:rsidR="00F31F89">
        <w:rPr>
          <w:szCs w:val="24"/>
        </w:rPr>
        <w:t xml:space="preserve"> in terms of spatial coherence</w:t>
      </w:r>
      <w:r w:rsidR="00B107AE" w:rsidRPr="00B107AE">
        <w:rPr>
          <w:szCs w:val="24"/>
        </w:rPr>
        <w:t>, the optimization ensures that color modifications are carried out seamlessly, resulting in visually pleasing harmonized images.</w:t>
      </w:r>
    </w:p>
    <w:p w14:paraId="6A8AF25B" w14:textId="77777777" w:rsidR="00DD18FE" w:rsidRPr="00F07B0D" w:rsidRDefault="00DD18FE" w:rsidP="004351E1">
      <w:pPr>
        <w:pStyle w:val="ListParagraph"/>
        <w:numPr>
          <w:ilvl w:val="0"/>
          <w:numId w:val="2"/>
        </w:numPr>
        <w:snapToGrid w:val="0"/>
        <w:ind w:left="450" w:hanging="450"/>
        <w:contextualSpacing w:val="0"/>
        <w:jc w:val="both"/>
        <w:rPr>
          <w:szCs w:val="24"/>
        </w:rPr>
      </w:pPr>
      <w:r w:rsidRPr="00F07B0D">
        <w:rPr>
          <w:szCs w:val="24"/>
        </w:rPr>
        <w:t>Color shifting</w:t>
      </w:r>
    </w:p>
    <w:p w14:paraId="6F80785A" w14:textId="77777777" w:rsidR="00726F0D" w:rsidRPr="004351E1" w:rsidRDefault="00DB683F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 w:rsidRPr="00DB683F">
        <w:rPr>
          <w:szCs w:val="24"/>
        </w:rPr>
        <w:t xml:space="preserve">Up to this point, we have acquired the </w:t>
      </w:r>
      <w:r w:rsidR="006B409D">
        <w:rPr>
          <w:szCs w:val="24"/>
        </w:rPr>
        <w:t xml:space="preserve">best </w:t>
      </w:r>
      <w:r w:rsidRPr="00DB683F">
        <w:rPr>
          <w:szCs w:val="24"/>
        </w:rPr>
        <w:t>harmonic scheme</w:t>
      </w:r>
      <w:r w:rsidR="00D900A7">
        <w:rPr>
          <w:szCs w:val="24"/>
        </w:rPr>
        <w:t xml:space="preserve"> </w:t>
      </w:r>
      <m:oMath>
        <m:r>
          <w:rPr>
            <w:rFonts w:ascii="Cambria Math" w:hAnsi="Cambria Math"/>
            <w:szCs w:val="24"/>
          </w:rPr>
          <m:t>B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X</m:t>
            </m:r>
          </m:e>
        </m:d>
        <m:r>
          <w:rPr>
            <w:rFonts w:ascii="Cambria Math" w:hAnsi="Cambria Math"/>
            <w:szCs w:val="24"/>
          </w:rPr>
          <m:t>=</m:t>
        </m:r>
        <m:d>
          <m:dPr>
            <m:ctrlPr>
              <w:rPr>
                <w:rFonts w:ascii="Cambria Math" w:hAnsi="Cambria Math"/>
                <w:i/>
                <w:iCs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  <m:r>
              <w:rPr>
                <w:rFonts w:ascii="Cambria Math" w:hAnsi="Cambria Math"/>
                <w:szCs w:val="24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iCs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0</m:t>
                </m:r>
              </m:sub>
            </m:sSub>
          </m:e>
        </m:d>
      </m:oMath>
      <w:r w:rsidR="00FF1092">
        <w:rPr>
          <w:szCs w:val="24"/>
        </w:rPr>
        <w:t xml:space="preserve"> and </w:t>
      </w:r>
      <w:r w:rsidRPr="00DB683F">
        <w:rPr>
          <w:szCs w:val="24"/>
        </w:rPr>
        <w:t xml:space="preserve">the label set </w:t>
      </w:r>
      <m:oMath>
        <m:r>
          <w:rPr>
            <w:rFonts w:ascii="Cambria Math" w:hAnsi="Cambria Math"/>
            <w:szCs w:val="24"/>
          </w:rPr>
          <m:t>V=</m:t>
        </m:r>
        <m:r>
          <m:rPr>
            <m:lit/>
          </m:rPr>
          <w:rPr>
            <w:rFonts w:ascii="Cambria Math" w:hAnsi="Cambria Math"/>
            <w:szCs w:val="24"/>
          </w:rPr>
          <m:t>{</m:t>
        </m:r>
        <m:r>
          <w:rPr>
            <w:rFonts w:ascii="Cambria Math" w:hAnsi="Cambria Math"/>
            <w:szCs w:val="24"/>
          </w:rPr>
          <m:t>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1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r>
                  <w:rPr>
                    <w:rFonts w:ascii="Cambria Math" w:hAnsi="Cambria Math"/>
                    <w:szCs w:val="24"/>
                  </w:rPr>
                  <m:t>2</m:t>
                </m:r>
              </m:sub>
            </m:sSub>
          </m:e>
        </m:d>
        <m:r>
          <w:rPr>
            <w:rFonts w:ascii="Cambria Math" w:hAnsi="Cambria Math"/>
            <w:szCs w:val="24"/>
          </w:rPr>
          <m:t>, …,v</m:t>
        </m:r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</w:rPr>
                  <m:t>p</m:t>
                </m:r>
              </m:e>
              <m:sub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4"/>
                      </w:rPr>
                      <m:t>Ω</m:t>
                    </m:r>
                  </m:e>
                </m:d>
              </m:sub>
            </m:sSub>
          </m:e>
        </m:d>
        <m:r>
          <m:rPr>
            <m:lit/>
          </m:rPr>
          <w:rPr>
            <w:rFonts w:ascii="Cambria Math" w:hAnsi="Cambria Math"/>
            <w:szCs w:val="24"/>
          </w:rPr>
          <m:t>}</m:t>
        </m:r>
      </m:oMath>
      <w:r w:rsidR="00AE00C2">
        <w:rPr>
          <w:szCs w:val="24"/>
        </w:rPr>
        <w:t xml:space="preserve"> </w:t>
      </w:r>
      <w:r w:rsidRPr="00DB683F">
        <w:rPr>
          <w:szCs w:val="24"/>
        </w:rPr>
        <w:t xml:space="preserve">that </w:t>
      </w:r>
      <w:r w:rsidR="0021101D">
        <w:rPr>
          <w:szCs w:val="24"/>
        </w:rPr>
        <w:t>depicts</w:t>
      </w:r>
      <w:r w:rsidRPr="00DB683F">
        <w:rPr>
          <w:szCs w:val="24"/>
        </w:rPr>
        <w:t xml:space="preserve"> the movements for each pixel.</w:t>
      </w:r>
      <w:r w:rsidR="004B7D6B">
        <w:rPr>
          <w:szCs w:val="24"/>
        </w:rPr>
        <w:t xml:space="preserve"> </w:t>
      </w:r>
      <w:r w:rsidR="00AB1F41">
        <w:rPr>
          <w:szCs w:val="24"/>
        </w:rPr>
        <w:t>T</w:t>
      </w:r>
      <w:r w:rsidR="004B7D6B">
        <w:rPr>
          <w:szCs w:val="24"/>
        </w:rPr>
        <w:t>o do color-shifting</w:t>
      </w:r>
      <w:r w:rsidR="00A23E7F">
        <w:rPr>
          <w:szCs w:val="24"/>
        </w:rPr>
        <w:t>:</w:t>
      </w:r>
    </w:p>
    <w:p w14:paraId="2E961918" w14:textId="77777777" w:rsidR="00726F0D" w:rsidRPr="004351E1" w:rsidRDefault="00A23E7F" w:rsidP="004351E1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w:drawing>
          <wp:inline distT="0" distB="0" distL="0" distR="0" wp14:anchorId="5B3DB902" wp14:editId="69EF5C63">
            <wp:extent cx="2642963" cy="319459"/>
            <wp:effectExtent l="0" t="0" r="5080" b="4445"/>
            <wp:docPr id="12" name="Picture 12" descr="https://lh3.googleusercontent.com/TNHAfmSqZM3zB9VO-1HwW2rW6POXvRAFpTDsWEGMPhUb7v39y6V8aJL6U7uQyBeK-3Po48PtkAkIbP5DBkGwVWkTIgi_i-AUvrG_SWPTXWIeigvvv5Y7Zmmzae_rfj4K-m4Fq09qm8UhTvk=s20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https://lh3.googleusercontent.com/TNHAfmSqZM3zB9VO-1HwW2rW6POXvRAFpTDsWEGMPhUb7v39y6V8aJL6U7uQyBeK-3Po48PtkAkIbP5DBkGwVWkTIgi_i-AUvrG_SWPTXWIeigvvv5Y7Zmmzae_rfj4K-m4Fq09qm8UhTvk=s2048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8394" cy="3430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4D860F" w14:textId="77777777" w:rsidR="00A23E7F" w:rsidRPr="00B938EA" w:rsidRDefault="00FE0F53" w:rsidP="004351E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t>, where</w:t>
      </w:r>
      <w:r w:rsidR="00A50BBF">
        <w:rPr>
          <w:szCs w:val="24"/>
        </w:rPr>
        <w:t xml:space="preserve"> </w:t>
      </w:r>
      <w:r w:rsidR="00A50BBF" w:rsidRPr="008B00AF">
        <w:rPr>
          <w:i/>
          <w:szCs w:val="24"/>
        </w:rPr>
        <w:t>C(p)</w:t>
      </w:r>
      <w:r w:rsidR="00A50BBF">
        <w:rPr>
          <w:szCs w:val="24"/>
        </w:rPr>
        <w:t xml:space="preserve"> </w:t>
      </w:r>
      <w:r w:rsidR="00E40790">
        <w:rPr>
          <w:szCs w:val="24"/>
        </w:rPr>
        <w:t xml:space="preserve">is </w:t>
      </w:r>
      <w:r w:rsidR="00A50BBF">
        <w:rPr>
          <w:szCs w:val="24"/>
        </w:rPr>
        <w:t xml:space="preserve">the </w:t>
      </w:r>
      <w:r w:rsidR="000A2A56">
        <w:rPr>
          <w:szCs w:val="24"/>
        </w:rPr>
        <w:t xml:space="preserve">destination sector’s </w:t>
      </w:r>
      <w:r w:rsidR="00A50BBF">
        <w:rPr>
          <w:szCs w:val="24"/>
        </w:rPr>
        <w:t xml:space="preserve">center with respect to which </w:t>
      </w:r>
      <w:r w:rsidR="00A50BBF" w:rsidRPr="008B00AF">
        <w:rPr>
          <w:i/>
          <w:szCs w:val="24"/>
        </w:rPr>
        <w:t>p</w:t>
      </w:r>
      <w:r w:rsidR="00A50BBF">
        <w:rPr>
          <w:szCs w:val="24"/>
        </w:rPr>
        <w:t xml:space="preserve"> is moving to</w:t>
      </w:r>
      <w:r w:rsidR="00061859">
        <w:rPr>
          <w:szCs w:val="24"/>
        </w:rPr>
        <w:t xml:space="preserve">, </w:t>
      </w:r>
      <w:r w:rsidR="00033D51" w:rsidRPr="004915FB">
        <w:rPr>
          <w:i/>
          <w:szCs w:val="24"/>
        </w:rPr>
        <w:t>w</w:t>
      </w:r>
      <w:r w:rsidR="00033D51">
        <w:rPr>
          <w:szCs w:val="24"/>
        </w:rPr>
        <w:t xml:space="preserve"> denotes </w:t>
      </w:r>
      <w:r w:rsidR="004B2E4C">
        <w:rPr>
          <w:szCs w:val="24"/>
        </w:rPr>
        <w:t xml:space="preserve">the </w:t>
      </w:r>
      <w:r w:rsidR="00033D51">
        <w:rPr>
          <w:szCs w:val="24"/>
        </w:rPr>
        <w:t>arc-width</w:t>
      </w:r>
      <w:r w:rsidR="004B2E4C">
        <w:rPr>
          <w:szCs w:val="24"/>
        </w:rPr>
        <w:t xml:space="preserve"> </w:t>
      </w:r>
      <w:r w:rsidR="004B2E4C" w:rsidRPr="004B2E4C">
        <w:rPr>
          <w:szCs w:val="24"/>
        </w:rPr>
        <w:t>associated with that sector</w:t>
      </w:r>
      <w:r w:rsidR="00061859">
        <w:rPr>
          <w:szCs w:val="24"/>
        </w:rPr>
        <w:t xml:space="preserve">, and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G</m:t>
            </m:r>
          </m:e>
          <m:sub>
            <m:r>
              <w:rPr>
                <w:rFonts w:ascii="Cambria Math" w:hAnsi="Cambria Math"/>
                <w:szCs w:val="24"/>
              </w:rPr>
              <m:t>σ</m:t>
            </m:r>
          </m:sub>
        </m:sSub>
      </m:oMath>
      <w:r w:rsidR="00F10EB3" w:rsidRPr="00B938EA">
        <w:rPr>
          <w:szCs w:val="24"/>
        </w:rPr>
        <w:t xml:space="preserve"> is </w:t>
      </w:r>
      <w:r w:rsidR="00071D89">
        <w:rPr>
          <w:szCs w:val="24"/>
        </w:rPr>
        <w:t>the</w:t>
      </w:r>
      <w:r w:rsidR="00F10EB3" w:rsidRPr="00B938EA">
        <w:rPr>
          <w:szCs w:val="24"/>
        </w:rPr>
        <w:t xml:space="preserve"> normalized Gaussian function</w:t>
      </w:r>
      <w:r w:rsidR="00F41E00">
        <w:rPr>
          <w:szCs w:val="24"/>
        </w:rPr>
        <w:t>.</w:t>
      </w:r>
      <w:r w:rsidR="00FC01C3" w:rsidRPr="00B938EA">
        <w:rPr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G</m:t>
            </m:r>
          </m:e>
          <m:sub>
            <m:r>
              <w:rPr>
                <w:rFonts w:ascii="Cambria Math" w:hAnsi="Cambria Math"/>
                <w:szCs w:val="24"/>
              </w:rPr>
              <m:t>σ</m:t>
            </m:r>
          </m:sub>
        </m:sSub>
      </m:oMath>
      <w:r w:rsidR="000D2148">
        <w:rPr>
          <w:szCs w:val="24"/>
        </w:rPr>
        <w:t xml:space="preserve"> is to </w:t>
      </w:r>
      <w:r w:rsidR="00DC06A9">
        <w:rPr>
          <w:szCs w:val="24"/>
        </w:rPr>
        <w:t xml:space="preserve">exert </w:t>
      </w:r>
      <w:r w:rsidR="000F67FB">
        <w:rPr>
          <w:szCs w:val="24"/>
        </w:rPr>
        <w:t xml:space="preserve">the </w:t>
      </w:r>
      <w:r w:rsidR="00DC06A9">
        <w:rPr>
          <w:szCs w:val="24"/>
        </w:rPr>
        <w:t xml:space="preserve">ease </w:t>
      </w:r>
      <w:r w:rsidR="000F67FB">
        <w:rPr>
          <w:szCs w:val="24"/>
        </w:rPr>
        <w:t>of color changes</w:t>
      </w:r>
      <w:r w:rsidR="00456C81">
        <w:rPr>
          <w:szCs w:val="24"/>
        </w:rPr>
        <w:t>; otherwise</w:t>
      </w:r>
      <w:r w:rsidR="00D52EF6">
        <w:rPr>
          <w:szCs w:val="24"/>
        </w:rPr>
        <w:t xml:space="preserve"> it</w:t>
      </w:r>
      <w:r w:rsidR="00DC2E56">
        <w:rPr>
          <w:szCs w:val="24"/>
        </w:rPr>
        <w:t xml:space="preserve"> </w:t>
      </w:r>
      <w:r w:rsidR="00480055">
        <w:rPr>
          <w:szCs w:val="24"/>
        </w:rPr>
        <w:t xml:space="preserve">can </w:t>
      </w:r>
      <w:r w:rsidR="002F18B1">
        <w:rPr>
          <w:szCs w:val="24"/>
        </w:rPr>
        <w:t xml:space="preserve">probably </w:t>
      </w:r>
      <w:r w:rsidR="00480055">
        <w:rPr>
          <w:szCs w:val="24"/>
        </w:rPr>
        <w:t>lead to visual artifacts.</w:t>
      </w:r>
    </w:p>
    <w:p w14:paraId="6C1CCD35" w14:textId="77777777" w:rsidR="00030124" w:rsidRPr="00F07B0D" w:rsidRDefault="00030124" w:rsidP="002E3CF0">
      <w:pPr>
        <w:pStyle w:val="Heading1"/>
      </w:pPr>
      <w:r w:rsidRPr="00F07B0D">
        <w:t>Implementation</w:t>
      </w:r>
    </w:p>
    <w:p w14:paraId="27F94957" w14:textId="77777777" w:rsidR="00A2468E" w:rsidRDefault="006173DE" w:rsidP="00762D36">
      <w:pPr>
        <w:pStyle w:val="ListParagraph"/>
        <w:numPr>
          <w:ilvl w:val="0"/>
          <w:numId w:val="3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 xml:space="preserve">Implementation </w:t>
      </w:r>
      <w:r w:rsidR="00F9403D">
        <w:rPr>
          <w:szCs w:val="24"/>
        </w:rPr>
        <w:t>Environmen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255476" w14:paraId="702AA827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217F556A" w14:textId="77777777" w:rsidR="00255476" w:rsidRDefault="00101E38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Platform</w:t>
            </w:r>
          </w:p>
        </w:tc>
        <w:tc>
          <w:tcPr>
            <w:tcW w:w="4675" w:type="dxa"/>
          </w:tcPr>
          <w:p w14:paraId="2CFC8FF0" w14:textId="77777777" w:rsidR="00255476" w:rsidRDefault="00F762C8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Windows 10</w:t>
            </w:r>
          </w:p>
        </w:tc>
      </w:tr>
      <w:tr w:rsidR="002B22B4" w14:paraId="0B0EBC0D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2F81C253" w14:textId="77777777" w:rsidR="002B22B4" w:rsidRDefault="002B22B4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Programming language</w:t>
            </w:r>
          </w:p>
        </w:tc>
        <w:tc>
          <w:tcPr>
            <w:tcW w:w="4675" w:type="dxa"/>
          </w:tcPr>
          <w:p w14:paraId="2008C232" w14:textId="77777777" w:rsidR="002B22B4" w:rsidRDefault="002B22B4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Python 3.8.0</w:t>
            </w:r>
          </w:p>
        </w:tc>
      </w:tr>
      <w:tr w:rsidR="00255476" w14:paraId="7E035235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4F5107ED" w14:textId="77777777" w:rsidR="00255476" w:rsidRDefault="0012357F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Third-part</w:t>
            </w:r>
            <w:r w:rsidR="003F6E30">
              <w:rPr>
                <w:szCs w:val="24"/>
              </w:rPr>
              <w:t>y</w:t>
            </w:r>
            <w:r>
              <w:rPr>
                <w:szCs w:val="24"/>
              </w:rPr>
              <w:t xml:space="preserve"> packages</w:t>
            </w:r>
          </w:p>
        </w:tc>
        <w:tc>
          <w:tcPr>
            <w:tcW w:w="4675" w:type="dxa"/>
          </w:tcPr>
          <w:p w14:paraId="72A9FAB1" w14:textId="77777777" w:rsidR="00255476" w:rsidRDefault="00FB358D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See</w:t>
            </w:r>
            <w:r w:rsidR="00695025">
              <w:rPr>
                <w:szCs w:val="24"/>
              </w:rPr>
              <w:t xml:space="preserve"> the </w:t>
            </w:r>
            <w:r w:rsidR="00875701">
              <w:rPr>
                <w:rFonts w:hint="eastAsia"/>
                <w:szCs w:val="24"/>
              </w:rPr>
              <w:t>a</w:t>
            </w:r>
            <w:r w:rsidR="00875701">
              <w:rPr>
                <w:szCs w:val="24"/>
              </w:rPr>
              <w:t xml:space="preserve">ttached </w:t>
            </w:r>
            <w:r w:rsidRPr="00695025">
              <w:rPr>
                <w:i/>
                <w:color w:val="FF0000"/>
                <w:szCs w:val="24"/>
              </w:rPr>
              <w:t>requirements.txt</w:t>
            </w:r>
          </w:p>
        </w:tc>
      </w:tr>
      <w:tr w:rsidR="00255476" w14:paraId="40F4B6D9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6075A979" w14:textId="77777777" w:rsidR="00255476" w:rsidRDefault="00D85413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Other dependencies</w:t>
            </w:r>
          </w:p>
        </w:tc>
        <w:tc>
          <w:tcPr>
            <w:tcW w:w="4675" w:type="dxa"/>
          </w:tcPr>
          <w:p w14:paraId="1CF3684B" w14:textId="77777777" w:rsidR="00255476" w:rsidRDefault="00FB6A70" w:rsidP="00762D36">
            <w:pPr>
              <w:snapToGrid w:val="0"/>
              <w:jc w:val="center"/>
              <w:rPr>
                <w:szCs w:val="24"/>
              </w:rPr>
            </w:pPr>
            <w:r w:rsidRPr="00FB6A70">
              <w:rPr>
                <w:szCs w:val="24"/>
              </w:rPr>
              <w:t>Real-ESRGAN</w:t>
            </w:r>
            <w:r w:rsidR="00363CA7">
              <w:rPr>
                <w:szCs w:val="24"/>
              </w:rPr>
              <w:t xml:space="preserve"> </w:t>
            </w:r>
            <w:r w:rsidR="005F6A0C">
              <w:rPr>
                <w:szCs w:val="24"/>
              </w:rPr>
              <w:fldChar w:fldCharType="begin"/>
            </w:r>
            <w:r w:rsidR="005F6A0C">
              <w:rPr>
                <w:szCs w:val="24"/>
              </w:rPr>
              <w:instrText xml:space="preserve"> ADDIN EN.CITE &lt;EndNote&gt;&lt;Cite&gt;&lt;Author&gt;Wang&lt;/Author&gt;&lt;Year&gt;2021&lt;/Year&gt;&lt;RecNum&gt;2&lt;/RecNum&gt;&lt;DisplayText&gt;(Wang et al., 2021)&lt;/DisplayText&gt;&lt;record&gt;&lt;rec-number&gt;2&lt;/rec-number&gt;&lt;foreign-keys&gt;&lt;key app="EN" db-id="9twasepvawzapgedv59pe50ipppwe9z52v50" timestamp="1686296388"&gt;2&lt;/key&gt;&lt;/foreign-keys&gt;&lt;ref-type name="Conference Proceedings"&gt;10&lt;/ref-type&gt;&lt;contributors&gt;&lt;authors&gt;&lt;author&gt;Wang, Xintao&lt;/author&gt;&lt;author&gt;Xie, Liangbin&lt;/author&gt;&lt;author&gt;Dong, Chao&lt;/author&gt;&lt;author&gt;Shan, Ying&lt;/author&gt;&lt;/authors&gt;&lt;/contributors&gt;&lt;titles&gt;&lt;title&gt;Real-esrgan: Training real-world blind super-resolution with pure synthetic data&lt;/title&gt;&lt;secondary-title&gt;Proceedings of the IEEE/CVF International Conference on Computer Vision&lt;/secondary-title&gt;&lt;/titles&gt;&lt;pages&gt;1905-1914&lt;/pages&gt;&lt;dates&gt;&lt;year&gt;2021&lt;/year&gt;&lt;/dates&gt;&lt;urls&gt;&lt;/urls&gt;&lt;/record&gt;&lt;/Cite&gt;&lt;/EndNote&gt;</w:instrText>
            </w:r>
            <w:r w:rsidR="005F6A0C">
              <w:rPr>
                <w:szCs w:val="24"/>
              </w:rPr>
              <w:fldChar w:fldCharType="separate"/>
            </w:r>
            <w:r w:rsidR="005F6A0C">
              <w:rPr>
                <w:noProof/>
                <w:szCs w:val="24"/>
              </w:rPr>
              <w:t>(Wang et al., 2021)</w:t>
            </w:r>
            <w:r w:rsidR="005F6A0C">
              <w:rPr>
                <w:szCs w:val="24"/>
              </w:rPr>
              <w:fldChar w:fldCharType="end"/>
            </w:r>
          </w:p>
        </w:tc>
      </w:tr>
      <w:tr w:rsidR="00255476" w14:paraId="654C8A24" w14:textId="77777777" w:rsidTr="00A42921">
        <w:tc>
          <w:tcPr>
            <w:tcW w:w="4675" w:type="dxa"/>
            <w:shd w:val="clear" w:color="auto" w:fill="F2F2F2" w:themeFill="background1" w:themeFillShade="F2"/>
          </w:tcPr>
          <w:p w14:paraId="0717861E" w14:textId="77777777" w:rsidR="00255476" w:rsidRDefault="00C12559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>How to run</w:t>
            </w:r>
          </w:p>
        </w:tc>
        <w:tc>
          <w:tcPr>
            <w:tcW w:w="4675" w:type="dxa"/>
          </w:tcPr>
          <w:p w14:paraId="2C80D3DD" w14:textId="77777777" w:rsidR="00255476" w:rsidRDefault="00F92895" w:rsidP="00762D36">
            <w:pPr>
              <w:snapToGrid w:val="0"/>
              <w:jc w:val="center"/>
              <w:rPr>
                <w:szCs w:val="24"/>
              </w:rPr>
            </w:pPr>
            <w:r>
              <w:rPr>
                <w:szCs w:val="24"/>
              </w:rPr>
              <w:t xml:space="preserve">See the attached </w:t>
            </w:r>
            <w:r w:rsidR="005216F4" w:rsidRPr="00AF4428">
              <w:rPr>
                <w:i/>
                <w:color w:val="FF0000"/>
                <w:szCs w:val="24"/>
              </w:rPr>
              <w:t>README.md</w:t>
            </w:r>
          </w:p>
        </w:tc>
      </w:tr>
    </w:tbl>
    <w:p w14:paraId="445C8482" w14:textId="77777777" w:rsidR="00DB1328" w:rsidRDefault="007C1EF2" w:rsidP="00300FC9">
      <w:pPr>
        <w:pStyle w:val="ListParagraph"/>
        <w:numPr>
          <w:ilvl w:val="0"/>
          <w:numId w:val="3"/>
        </w:numPr>
        <w:snapToGrid w:val="0"/>
        <w:spacing w:before="120"/>
        <w:contextualSpacing w:val="0"/>
        <w:jc w:val="both"/>
        <w:rPr>
          <w:szCs w:val="24"/>
        </w:rPr>
      </w:pPr>
      <w:r>
        <w:rPr>
          <w:szCs w:val="24"/>
        </w:rPr>
        <w:t>Features</w:t>
      </w:r>
      <w:r w:rsidR="00B9284F">
        <w:rPr>
          <w:szCs w:val="24"/>
        </w:rPr>
        <w:t xml:space="preserve"> with GUI</w:t>
      </w:r>
    </w:p>
    <w:p w14:paraId="2C544B9D" w14:textId="77777777" w:rsidR="00F61598" w:rsidRDefault="00D1558D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noProof/>
          <w:szCs w:val="24"/>
        </w:rPr>
        <mc:AlternateContent>
          <mc:Choice Requires="wpg">
            <w:drawing>
              <wp:anchor distT="0" distB="0" distL="114300" distR="114300" simplePos="0" relativeHeight="251676672" behindDoc="0" locked="0" layoutInCell="1" allowOverlap="1" wp14:anchorId="1EB839ED" wp14:editId="1C930B85">
                <wp:simplePos x="0" y="0"/>
                <wp:positionH relativeFrom="column">
                  <wp:posOffset>1002182</wp:posOffset>
                </wp:positionH>
                <wp:positionV relativeFrom="paragraph">
                  <wp:posOffset>261468</wp:posOffset>
                </wp:positionV>
                <wp:extent cx="4696449" cy="2267712"/>
                <wp:effectExtent l="0" t="0" r="0" b="18415"/>
                <wp:wrapNone/>
                <wp:docPr id="41" name="Group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696449" cy="2267712"/>
                          <a:chOff x="416876" y="0"/>
                          <a:chExt cx="4696449" cy="2267712"/>
                        </a:xfrm>
                      </wpg:grpSpPr>
                      <wpg:grpSp>
                        <wpg:cNvPr id="38" name="Group 38"/>
                        <wpg:cNvGrpSpPr/>
                        <wpg:grpSpPr>
                          <a:xfrm>
                            <a:off x="416876" y="29257"/>
                            <a:ext cx="3929177" cy="2238455"/>
                            <a:chOff x="1053223" y="-14634"/>
                            <a:chExt cx="3929177" cy="2238455"/>
                          </a:xfrm>
                        </wpg:grpSpPr>
                        <wps:wsp>
                          <wps:cNvPr id="217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053223" y="-14634"/>
                              <a:ext cx="3929177" cy="182883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rgbClr val="7030A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0E001101" w14:textId="77777777" w:rsidR="00F91C2A" w:rsidRPr="0062014E" w:rsidRDefault="00F91C2A" w:rsidP="007A672B">
                                <w:pPr>
                                  <w:pStyle w:val="ListParagraph"/>
                                  <w:ind w:left="1080"/>
                                  <w:jc w:val="center"/>
                                  <w:rPr>
                                    <w:rFonts w:ascii="Consolas" w:hAnsi="Consolas"/>
                                    <w:color w:val="7030A0"/>
                                    <w:szCs w:val="32"/>
                                  </w:rPr>
                                </w:pPr>
                              </w:p>
                            </w:txbxContent>
                          </wps:txbx>
                          <wps:bodyPr rot="0" vert="horz" wrap="square" lIns="91440" tIns="45720" rIns="91440" bIns="45720" anchor="ctr" anchorCtr="0">
                            <a:noAutofit/>
                          </wps:bodyPr>
                        </wps:wsp>
                        <wps:wsp>
                          <wps:cNvPr id="18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097276" y="212117"/>
                              <a:ext cx="3840077" cy="1418970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rgbClr val="FF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1126B217" w14:textId="77777777" w:rsidR="00F91C2A" w:rsidRPr="00260332" w:rsidRDefault="00F91C2A" w:rsidP="00260332">
                                <w:pPr>
                                  <w:jc w:val="right"/>
                                  <w:rPr>
                                    <w:rFonts w:ascii="Consolas" w:hAnsi="Consolas"/>
                                    <w:color w:val="FF0000"/>
                                    <w:szCs w:val="24"/>
                                  </w:rPr>
                                </w:pPr>
                                <w:r w:rsidRPr="00260332">
                                  <w:rPr>
                                    <w:rFonts w:ascii="Consolas" w:hAnsi="Consolas"/>
                                    <w:color w:val="FF0000"/>
                                    <w:szCs w:val="24"/>
                                  </w:rPr>
                                  <w:t>(B)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b" anchorCtr="0">
                            <a:noAutofit/>
                          </wps:bodyPr>
                        </wps:wsp>
                        <wps:wsp>
                          <wps:cNvPr id="20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097252" y="1645921"/>
                              <a:ext cx="3839580" cy="577900"/>
                            </a:xfrm>
                            <a:prstGeom prst="rect">
                              <a:avLst/>
                            </a:prstGeom>
                            <a:noFill/>
                            <a:ln w="19050">
                              <a:solidFill>
                                <a:schemeClr val="accent1">
                                  <a:lumMod val="75000"/>
                                </a:schemeClr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2DD51EB9" w14:textId="77777777" w:rsidR="00F91C2A" w:rsidRPr="00260332" w:rsidRDefault="00F91C2A" w:rsidP="00260332">
                                <w:pPr>
                                  <w:jc w:val="right"/>
                                  <w:rPr>
                                    <w:rFonts w:ascii="Consolas" w:hAnsi="Consolas"/>
                                    <w:color w:val="2F5496" w:themeColor="accent1" w:themeShade="BF"/>
                                    <w:szCs w:val="24"/>
                                  </w:rPr>
                                </w:pPr>
                                <w:r w:rsidRPr="00260332">
                                  <w:rPr>
                                    <w:rFonts w:ascii="Consolas" w:hAnsi="Consolas"/>
                                    <w:color w:val="2F5496" w:themeColor="accent1" w:themeShade="BF"/>
                                    <w:szCs w:val="24"/>
                                  </w:rPr>
                                  <w:t>(C)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b" anchorCtr="0">
                            <a:noAutofit/>
                          </wps:bodyPr>
                        </wps:wsp>
                      </wpg:grpSp>
                      <wps:wsp>
                        <wps:cNvPr id="39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4579315" y="0"/>
                            <a:ext cx="534010" cy="394615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1C2ADEF" w14:textId="77777777" w:rsidR="00920CAD" w:rsidRPr="00920CAD" w:rsidRDefault="00920CAD" w:rsidP="00920CAD">
                              <w:pPr>
                                <w:rPr>
                                  <w:rFonts w:ascii="Consolas" w:hAnsi="Consolas"/>
                                  <w:color w:val="7030A0"/>
                                  <w:szCs w:val="32"/>
                                </w:rPr>
                              </w:pPr>
                              <w:r w:rsidRPr="00920CAD">
                                <w:rPr>
                                  <w:rFonts w:ascii="Consolas" w:hAnsi="Consolas"/>
                                  <w:color w:val="7030A0"/>
                                  <w:szCs w:val="32"/>
                                </w:rPr>
                                <w:t>(A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ctr" anchorCtr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1EB839ED" id="Group 41" o:spid="_x0000_s1026" style="position:absolute;left:0;text-align:left;margin-left:78.9pt;margin-top:20.6pt;width:369.8pt;height:178.55pt;z-index:251676672;mso-width-relative:margin;mso-height-relative:margin" coordorigin="4168" coordsize="46964,2267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">
                <v:group id="Group 38" o:spid="_x0000_s1027" style="position:absolute;left:4168;top:292;width:39292;height:22385" coordorigin="10532,-146" coordsize="39291,2238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"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2" o:spid="_x0000_s1028" type="#_x0000_t202" style="position:absolute;left:10532;top:-146;width:39292;height:182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" filled="f" strokecolor="#7030a0" strokeweight="1.5pt">
                    <v:textbox>
                      <w:txbxContent>
                        <w:p w14:paraId="0E001101" w14:textId="77777777" w:rsidR="00F91C2A" w:rsidRPr="0062014E" w:rsidRDefault="00F91C2A" w:rsidP="007A672B">
                          <w:pPr>
                            <w:pStyle w:val="ListParagraph"/>
                            <w:ind w:left="1080"/>
                            <w:jc w:val="center"/>
                            <w:rPr>
                              <w:rFonts w:ascii="Consolas" w:hAnsi="Consolas"/>
                              <w:color w:val="7030A0"/>
                              <w:szCs w:val="32"/>
                            </w:rPr>
                          </w:pPr>
                        </w:p>
                      </w:txbxContent>
                    </v:textbox>
                  </v:shape>
                  <v:shape id="Text Box 2" o:spid="_x0000_s1029" type="#_x0000_t202" style="position:absolute;left:10972;top:2121;width:38401;height:14189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" filled="f" strokecolor="red" strokeweight="1.5pt">
                    <v:textbox>
                      <w:txbxContent>
                        <w:p w14:paraId="1126B217" w14:textId="77777777" w:rsidR="00F91C2A" w:rsidRPr="00260332" w:rsidRDefault="00F91C2A" w:rsidP="00260332">
                          <w:pPr>
                            <w:jc w:val="right"/>
                            <w:rPr>
                              <w:rFonts w:ascii="Consolas" w:hAnsi="Consolas"/>
                              <w:color w:val="FF0000"/>
                              <w:szCs w:val="24"/>
                            </w:rPr>
                          </w:pPr>
                          <w:r w:rsidRPr="00260332">
                            <w:rPr>
                              <w:rFonts w:ascii="Consolas" w:hAnsi="Consolas"/>
                              <w:color w:val="FF0000"/>
                              <w:szCs w:val="24"/>
                            </w:rPr>
                            <w:t>(B)</w:t>
                          </w:r>
                        </w:p>
                      </w:txbxContent>
                    </v:textbox>
                  </v:shape>
                  <v:shape id="Text Box 2" o:spid="_x0000_s1030" type="#_x0000_t202" style="position:absolute;left:10972;top:16459;width:38396;height:5779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" filled="f" strokecolor="#2f5496 [2404]" strokeweight="1.5pt">
                    <v:textbox>
                      <w:txbxContent>
                        <w:p w14:paraId="2DD51EB9" w14:textId="77777777" w:rsidR="00F91C2A" w:rsidRPr="00260332" w:rsidRDefault="00F91C2A" w:rsidP="00260332">
                          <w:pPr>
                            <w:jc w:val="right"/>
                            <w:rPr>
                              <w:rFonts w:ascii="Consolas" w:hAnsi="Consolas"/>
                              <w:color w:val="2F5496" w:themeColor="accent1" w:themeShade="BF"/>
                              <w:szCs w:val="24"/>
                            </w:rPr>
                          </w:pPr>
                          <w:r w:rsidRPr="00260332">
                            <w:rPr>
                              <w:rFonts w:ascii="Consolas" w:hAnsi="Consolas"/>
                              <w:color w:val="2F5496" w:themeColor="accent1" w:themeShade="BF"/>
                              <w:szCs w:val="24"/>
                            </w:rPr>
                            <w:t>(C)</w:t>
                          </w:r>
                        </w:p>
                      </w:txbxContent>
                    </v:textbox>
                  </v:shape>
                </v:group>
                <v:shape id="Text Box 2" o:spid="_x0000_s1031" type="#_x0000_t202" style="position:absolute;left:45793;width:5340;height:394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" filled="f" stroked="f" strokeweight="1.5pt">
                  <v:textbox>
                    <w:txbxContent>
                      <w:p w14:paraId="31C2ADEF" w14:textId="77777777" w:rsidR="00920CAD" w:rsidRPr="00920CAD" w:rsidRDefault="00920CAD" w:rsidP="00920CAD">
                        <w:pPr>
                          <w:rPr>
                            <w:rFonts w:ascii="Consolas" w:hAnsi="Consolas"/>
                            <w:color w:val="7030A0"/>
                            <w:szCs w:val="32"/>
                          </w:rPr>
                        </w:pPr>
                        <w:r w:rsidRPr="00920CAD">
                          <w:rPr>
                            <w:rFonts w:ascii="Consolas" w:hAnsi="Consolas"/>
                            <w:color w:val="7030A0"/>
                            <w:szCs w:val="32"/>
                          </w:rPr>
                          <w:t>(A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B00F0F">
        <w:rPr>
          <w:szCs w:val="24"/>
        </w:rPr>
        <w:t>Overview</w:t>
      </w:r>
    </w:p>
    <w:p w14:paraId="38E59E74" w14:textId="77777777" w:rsidR="00554661" w:rsidRDefault="00497D35" w:rsidP="00EA5E00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502DBFA9" wp14:editId="061EA824">
            <wp:extent cx="3922274" cy="2370125"/>
            <wp:effectExtent l="0" t="0" r="254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4020177" cy="2429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5" w:name="_Ref137235434"/>
    </w:p>
    <w:p w14:paraId="5BFC8881" w14:textId="30AEED2A" w:rsidR="009F79C9" w:rsidRDefault="002D4187" w:rsidP="00554661">
      <w:pPr>
        <w:pStyle w:val="Caption"/>
        <w:spacing w:before="120"/>
        <w:rPr>
          <w:szCs w:val="24"/>
        </w:rPr>
      </w:pPr>
      <w:r>
        <w:t xml:space="preserve">Figure </w:t>
      </w:r>
      <w:r w:rsidR="008F3D87">
        <w:fldChar w:fldCharType="begin"/>
      </w:r>
      <w:r w:rsidR="008F3D87">
        <w:instrText xml:space="preserve"> SEQ Figure \* ARABIC </w:instrText>
      </w:r>
      <w:r w:rsidR="008F3D87">
        <w:fldChar w:fldCharType="separate"/>
      </w:r>
      <w:r w:rsidR="0059486D">
        <w:rPr>
          <w:noProof/>
        </w:rPr>
        <w:t>5</w:t>
      </w:r>
      <w:r w:rsidR="008F3D87">
        <w:rPr>
          <w:noProof/>
        </w:rPr>
        <w:fldChar w:fldCharType="end"/>
      </w:r>
      <w:bookmarkEnd w:id="5"/>
      <w:r>
        <w:t xml:space="preserve">. </w:t>
      </w:r>
      <w:r w:rsidR="004234A3">
        <w:t xml:space="preserve">The main window of my program. (A) </w:t>
      </w:r>
      <w:r w:rsidR="004D0444">
        <w:t>the title and the toolbar</w:t>
      </w:r>
      <w:r w:rsidR="00E56C7A">
        <w:t>; (B) the list of items, i.e., all loaded images; (C) the log area.</w:t>
      </w:r>
      <w:r w:rsidR="00B17D5C" w:rsidRPr="00B17D5C">
        <w:rPr>
          <w:noProof/>
        </w:rPr>
        <w:t xml:space="preserve"> </w:t>
      </w:r>
    </w:p>
    <w:p w14:paraId="101FE7D7" w14:textId="77777777" w:rsidR="0059486D" w:rsidRDefault="00FD03C9" w:rsidP="0059486D">
      <w:pPr>
        <w:pStyle w:val="ListParagraph"/>
        <w:snapToGrid w:val="0"/>
        <w:ind w:left="0"/>
        <w:contextualSpacing w:val="0"/>
        <w:jc w:val="both"/>
      </w:pPr>
      <w:r>
        <w:rPr>
          <w:szCs w:val="24"/>
        </w:rPr>
        <w:fldChar w:fldCharType="begin"/>
      </w:r>
      <w:r>
        <w:rPr>
          <w:szCs w:val="24"/>
        </w:rPr>
        <w:instrText xml:space="preserve"> REF _Ref137235434 \h </w:instrText>
      </w:r>
      <w:r w:rsidR="00D31E31">
        <w:rPr>
          <w:szCs w:val="24"/>
        </w:rPr>
        <w:instrText xml:space="preserve"> \* MERGEFORMAT </w:instrText>
      </w:r>
      <w:r>
        <w:rPr>
          <w:szCs w:val="24"/>
        </w:rPr>
      </w:r>
      <w:r>
        <w:rPr>
          <w:szCs w:val="24"/>
        </w:rPr>
        <w:fldChar w:fldCharType="separate"/>
      </w:r>
    </w:p>
    <w:p w14:paraId="020D97D5" w14:textId="350AA282" w:rsidR="00260332" w:rsidRDefault="0059486D" w:rsidP="00D31E31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lastRenderedPageBreak/>
        <w:t>Figure</w:t>
      </w:r>
      <w:r>
        <w:rPr>
          <w:noProof/>
        </w:rPr>
        <w:t xml:space="preserve"> 5</w:t>
      </w:r>
      <w:r w:rsidR="00FD03C9">
        <w:rPr>
          <w:szCs w:val="24"/>
        </w:rPr>
        <w:fldChar w:fldCharType="end"/>
      </w:r>
      <w:r w:rsidR="00FD03C9">
        <w:rPr>
          <w:szCs w:val="24"/>
        </w:rPr>
        <w:t xml:space="preserve"> </w:t>
      </w:r>
      <w:r w:rsidR="00141DC5">
        <w:rPr>
          <w:szCs w:val="24"/>
        </w:rPr>
        <w:t>shows</w:t>
      </w:r>
      <w:r w:rsidR="00702FFD">
        <w:rPr>
          <w:szCs w:val="24"/>
        </w:rPr>
        <w:t xml:space="preserve"> the </w:t>
      </w:r>
      <w:r w:rsidR="00CE4815">
        <w:rPr>
          <w:szCs w:val="24"/>
        </w:rPr>
        <w:t>primary</w:t>
      </w:r>
      <w:r w:rsidR="00702FFD">
        <w:rPr>
          <w:szCs w:val="24"/>
        </w:rPr>
        <w:t xml:space="preserve"> window</w:t>
      </w:r>
      <w:r w:rsidR="00C30123">
        <w:rPr>
          <w:szCs w:val="24"/>
        </w:rPr>
        <w:t xml:space="preserve"> of my program</w:t>
      </w:r>
      <w:r w:rsidR="00BD5F72">
        <w:rPr>
          <w:szCs w:val="24"/>
        </w:rPr>
        <w:t xml:space="preserve">, </w:t>
      </w:r>
      <w:r w:rsidR="0084389F">
        <w:rPr>
          <w:szCs w:val="24"/>
        </w:rPr>
        <w:t>which consists</w:t>
      </w:r>
      <w:r w:rsidR="00D139FF">
        <w:rPr>
          <w:szCs w:val="24"/>
        </w:rPr>
        <w:t xml:space="preserve"> of three major components</w:t>
      </w:r>
      <w:r w:rsidR="00824192">
        <w:rPr>
          <w:szCs w:val="24"/>
        </w:rPr>
        <w:t xml:space="preserve">: (A) </w:t>
      </w:r>
      <w:r w:rsidR="00E4668E">
        <w:rPr>
          <w:szCs w:val="24"/>
        </w:rPr>
        <w:t>the toolbar</w:t>
      </w:r>
      <w:r w:rsidR="004457D9">
        <w:rPr>
          <w:szCs w:val="24"/>
        </w:rPr>
        <w:t xml:space="preserve">, </w:t>
      </w:r>
      <w:r w:rsidR="00724246">
        <w:rPr>
          <w:szCs w:val="24"/>
        </w:rPr>
        <w:t>taking</w:t>
      </w:r>
      <w:r w:rsidR="00ED7B96">
        <w:rPr>
          <w:szCs w:val="24"/>
        </w:rPr>
        <w:t xml:space="preserve"> responsibility for global operations, such like file input/output, </w:t>
      </w:r>
      <w:r w:rsidR="00B70240">
        <w:rPr>
          <w:szCs w:val="24"/>
        </w:rPr>
        <w:t>director</w:t>
      </w:r>
      <w:r w:rsidR="003B6DAA">
        <w:rPr>
          <w:szCs w:val="24"/>
        </w:rPr>
        <w:t>y</w:t>
      </w:r>
      <w:r w:rsidR="005E4575">
        <w:rPr>
          <w:szCs w:val="24"/>
        </w:rPr>
        <w:t xml:space="preserve"> operations</w:t>
      </w:r>
      <w:r w:rsidR="00B70240">
        <w:rPr>
          <w:szCs w:val="24"/>
        </w:rPr>
        <w:t xml:space="preserve">, </w:t>
      </w:r>
      <w:r w:rsidR="0007376B">
        <w:rPr>
          <w:szCs w:val="24"/>
        </w:rPr>
        <w:t xml:space="preserve">and </w:t>
      </w:r>
      <w:r w:rsidR="00FB412A">
        <w:rPr>
          <w:szCs w:val="24"/>
        </w:rPr>
        <w:t>global settings</w:t>
      </w:r>
      <w:r w:rsidR="00E4668E">
        <w:rPr>
          <w:szCs w:val="24"/>
        </w:rPr>
        <w:t>; (B)</w:t>
      </w:r>
      <w:r w:rsidR="004A2DA2">
        <w:rPr>
          <w:szCs w:val="24"/>
        </w:rPr>
        <w:t xml:space="preserve"> the list of items</w:t>
      </w:r>
      <w:r w:rsidR="00872C8C">
        <w:rPr>
          <w:szCs w:val="24"/>
        </w:rPr>
        <w:t xml:space="preserve">, </w:t>
      </w:r>
      <w:r w:rsidR="0085258C">
        <w:rPr>
          <w:szCs w:val="24"/>
        </w:rPr>
        <w:t>presenting</w:t>
      </w:r>
      <w:r w:rsidR="00491680">
        <w:rPr>
          <w:szCs w:val="24"/>
        </w:rPr>
        <w:t xml:space="preserve"> all loaded images</w:t>
      </w:r>
      <w:r w:rsidR="00D552E4">
        <w:rPr>
          <w:szCs w:val="24"/>
        </w:rPr>
        <w:t xml:space="preserve"> with comprehensive information</w:t>
      </w:r>
      <w:r w:rsidR="00911D4F">
        <w:rPr>
          <w:szCs w:val="24"/>
        </w:rPr>
        <w:t xml:space="preserve">, for each loaded image, including </w:t>
      </w:r>
      <w:r w:rsidR="009F0A4C">
        <w:rPr>
          <w:szCs w:val="24"/>
        </w:rPr>
        <w:t xml:space="preserve">the </w:t>
      </w:r>
      <w:r w:rsidR="007E7470">
        <w:rPr>
          <w:szCs w:val="24"/>
        </w:rPr>
        <w:t>path of the image, current status</w:t>
      </w:r>
      <w:r w:rsidR="00590493">
        <w:rPr>
          <w:szCs w:val="24"/>
        </w:rPr>
        <w:t xml:space="preserve"> (</w:t>
      </w:r>
      <w:r w:rsidR="0030770D" w:rsidRPr="00BC665A">
        <w:rPr>
          <w:i/>
          <w:szCs w:val="24"/>
        </w:rPr>
        <w:t>loading</w:t>
      </w:r>
      <w:r w:rsidR="0030770D">
        <w:rPr>
          <w:szCs w:val="24"/>
        </w:rPr>
        <w:t xml:space="preserve">, </w:t>
      </w:r>
      <w:r w:rsidR="0030770D" w:rsidRPr="00BC665A">
        <w:rPr>
          <w:i/>
          <w:szCs w:val="24"/>
        </w:rPr>
        <w:t>loaded</w:t>
      </w:r>
      <w:r w:rsidR="0030770D">
        <w:rPr>
          <w:szCs w:val="24"/>
        </w:rPr>
        <w:t xml:space="preserve">, </w:t>
      </w:r>
      <w:r w:rsidR="0030770D" w:rsidRPr="00D3739A">
        <w:rPr>
          <w:i/>
          <w:szCs w:val="24"/>
        </w:rPr>
        <w:t>waiting</w:t>
      </w:r>
      <w:r w:rsidR="0030770D">
        <w:rPr>
          <w:szCs w:val="24"/>
        </w:rPr>
        <w:t xml:space="preserve">, </w:t>
      </w:r>
      <w:r w:rsidR="0030770D" w:rsidRPr="00D3739A">
        <w:rPr>
          <w:i/>
          <w:szCs w:val="24"/>
        </w:rPr>
        <w:t>processing</w:t>
      </w:r>
      <w:r w:rsidR="0030770D">
        <w:rPr>
          <w:szCs w:val="24"/>
        </w:rPr>
        <w:t xml:space="preserve">, </w:t>
      </w:r>
      <w:r w:rsidR="0030770D" w:rsidRPr="00D3739A">
        <w:rPr>
          <w:i/>
          <w:szCs w:val="24"/>
        </w:rPr>
        <w:t>done</w:t>
      </w:r>
      <w:r w:rsidR="0030770D">
        <w:rPr>
          <w:szCs w:val="24"/>
        </w:rPr>
        <w:t xml:space="preserve">, </w:t>
      </w:r>
      <w:r w:rsidR="004E0374">
        <w:rPr>
          <w:szCs w:val="24"/>
        </w:rPr>
        <w:t>or</w:t>
      </w:r>
      <w:r w:rsidR="0030770D">
        <w:rPr>
          <w:szCs w:val="24"/>
        </w:rPr>
        <w:t xml:space="preserve"> </w:t>
      </w:r>
      <w:r w:rsidR="0030770D" w:rsidRPr="00D3739A">
        <w:rPr>
          <w:i/>
          <w:szCs w:val="24"/>
        </w:rPr>
        <w:t>error</w:t>
      </w:r>
      <w:r w:rsidR="00590493">
        <w:rPr>
          <w:szCs w:val="24"/>
        </w:rPr>
        <w:t>)</w:t>
      </w:r>
      <w:r w:rsidR="00417080">
        <w:rPr>
          <w:szCs w:val="24"/>
        </w:rPr>
        <w:t xml:space="preserve">, </w:t>
      </w:r>
      <w:r w:rsidR="000F16F6">
        <w:rPr>
          <w:szCs w:val="24"/>
        </w:rPr>
        <w:t xml:space="preserve">algorithmic </w:t>
      </w:r>
      <w:r w:rsidR="00417080">
        <w:rPr>
          <w:szCs w:val="24"/>
        </w:rPr>
        <w:t>configuration</w:t>
      </w:r>
      <w:r w:rsidR="008A4F53">
        <w:rPr>
          <w:szCs w:val="24"/>
        </w:rPr>
        <w:t xml:space="preserve"> (i.e., resize-ratio, template type, and the optional reference image)</w:t>
      </w:r>
      <w:r w:rsidR="000703DD">
        <w:rPr>
          <w:szCs w:val="24"/>
        </w:rPr>
        <w:t>, and several operational buttons</w:t>
      </w:r>
      <w:r w:rsidR="00FB5CC5">
        <w:rPr>
          <w:szCs w:val="24"/>
        </w:rPr>
        <w:t xml:space="preserve"> (</w:t>
      </w:r>
      <w:r w:rsidR="00CE6F32">
        <w:rPr>
          <w:szCs w:val="24"/>
        </w:rPr>
        <w:t>alter configuration, start process, start Super Resolution process, save the result to the designated path</w:t>
      </w:r>
      <w:r w:rsidR="00BE2367">
        <w:rPr>
          <w:szCs w:val="24"/>
        </w:rPr>
        <w:t>, and show the image and visualization</w:t>
      </w:r>
      <w:r w:rsidR="00FB5CC5">
        <w:rPr>
          <w:szCs w:val="24"/>
        </w:rPr>
        <w:t>)</w:t>
      </w:r>
      <w:r w:rsidR="00D12EA1">
        <w:rPr>
          <w:szCs w:val="24"/>
        </w:rPr>
        <w:t>; and (C)</w:t>
      </w:r>
      <w:r w:rsidR="002F5DC4">
        <w:rPr>
          <w:szCs w:val="24"/>
        </w:rPr>
        <w:t xml:space="preserve"> the log area.</w:t>
      </w:r>
    </w:p>
    <w:p w14:paraId="5E86671F" w14:textId="77777777" w:rsidR="009C221F" w:rsidRDefault="00201998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Image loading</w:t>
      </w:r>
      <w:r w:rsidR="00327742">
        <w:rPr>
          <w:szCs w:val="24"/>
        </w:rPr>
        <w:t>/writing</w:t>
      </w:r>
    </w:p>
    <w:p w14:paraId="652EF890" w14:textId="77777777" w:rsidR="00B602FC" w:rsidRDefault="00347AFB" w:rsidP="00B602FC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61251636" wp14:editId="66D20B1A">
            <wp:extent cx="2014759" cy="702259"/>
            <wp:effectExtent l="19050" t="19050" r="24130" b="2222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046582" cy="713351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 w:rsidR="00E57DE7">
        <w:rPr>
          <w:noProof/>
        </w:rPr>
        <w:drawing>
          <wp:inline distT="0" distB="0" distL="0" distR="0" wp14:anchorId="2300DD75" wp14:editId="733C9264">
            <wp:extent cx="2558997" cy="704088"/>
            <wp:effectExtent l="19050" t="19050" r="13335" b="2032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2558997" cy="704088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6029729" w14:textId="4D0B65C0" w:rsidR="00347AFB" w:rsidRDefault="00B602FC" w:rsidP="00B602FC">
      <w:pPr>
        <w:pStyle w:val="Caption"/>
        <w:rPr>
          <w:szCs w:val="24"/>
        </w:rPr>
      </w:pPr>
      <w:bookmarkStart w:id="6" w:name="_Ref137237058"/>
      <w:r>
        <w:t xml:space="preserve">Figure </w:t>
      </w:r>
      <w:r w:rsidR="008F3D87">
        <w:fldChar w:fldCharType="begin"/>
      </w:r>
      <w:r w:rsidR="008F3D87">
        <w:instrText xml:space="preserve"> SEQ Figure \* ARABIC </w:instrText>
      </w:r>
      <w:r w:rsidR="008F3D87">
        <w:fldChar w:fldCharType="separate"/>
      </w:r>
      <w:r w:rsidR="0059486D">
        <w:rPr>
          <w:noProof/>
        </w:rPr>
        <w:t>6</w:t>
      </w:r>
      <w:r w:rsidR="008F3D87">
        <w:rPr>
          <w:noProof/>
        </w:rPr>
        <w:fldChar w:fldCharType="end"/>
      </w:r>
      <w:bookmarkEnd w:id="6"/>
      <w:r>
        <w:t xml:space="preserve">. </w:t>
      </w:r>
      <w:r w:rsidR="00415097">
        <w:t xml:space="preserve">The program provides </w:t>
      </w:r>
      <w:r w:rsidR="0049335D">
        <w:t xml:space="preserve">up to </w:t>
      </w:r>
      <w:r w:rsidR="00415097">
        <w:t>four ways</w:t>
      </w:r>
      <w:r w:rsidR="00123DB7">
        <w:t xml:space="preserve"> to load images</w:t>
      </w:r>
      <w:r w:rsidR="00234A91">
        <w:t>.</w:t>
      </w:r>
      <w:r w:rsidR="00983EA9">
        <w:t xml:space="preserve"> Th</w:t>
      </w:r>
      <w:r w:rsidR="000F3EA0">
        <w:t>e</w:t>
      </w:r>
      <w:r w:rsidR="00983EA9">
        <w:t xml:space="preserve"> </w:t>
      </w:r>
      <w:r w:rsidR="000F3EA0">
        <w:t xml:space="preserve">left </w:t>
      </w:r>
      <w:r w:rsidR="00983EA9">
        <w:t>figure displays the first three ways</w:t>
      </w:r>
      <w:r w:rsidR="006872C1">
        <w:t>:</w:t>
      </w:r>
      <w:r w:rsidR="00234A91">
        <w:t xml:space="preserve"> (A) </w:t>
      </w:r>
      <w:r w:rsidR="003E48E4">
        <w:t>from local storage; (B)</w:t>
      </w:r>
      <w:r w:rsidR="00B445B3">
        <w:t xml:space="preserve"> from URL (for Internet resources); (C)</w:t>
      </w:r>
      <w:r w:rsidR="00681D26">
        <w:t xml:space="preserve"> from clipboard; and (D)</w:t>
      </w:r>
      <w:r w:rsidR="00723000">
        <w:t xml:space="preserve"> by drag-and-drop</w:t>
      </w:r>
      <w:r w:rsidR="000F7516">
        <w:t>.</w:t>
      </w:r>
      <w:r w:rsidR="00653404">
        <w:t xml:space="preserve"> The right figure shows </w:t>
      </w:r>
      <w:r w:rsidR="00A66429">
        <w:t xml:space="preserve">that the program can let users </w:t>
      </w:r>
      <w:r w:rsidR="00C42856">
        <w:t xml:space="preserve">conveniently </w:t>
      </w:r>
      <w:r w:rsidR="00A66429">
        <w:t>save results</w:t>
      </w:r>
      <w:r w:rsidR="004038C4">
        <w:t>, either all, or all selected,</w:t>
      </w:r>
      <w:r w:rsidR="00A66429">
        <w:t xml:space="preserve"> to a designated directory</w:t>
      </w:r>
      <w:r w:rsidR="00FE1ACD">
        <w:t>.</w:t>
      </w:r>
    </w:p>
    <w:p w14:paraId="3C6DDA7C" w14:textId="54ADB634" w:rsidR="004B57FA" w:rsidRDefault="00AE376E" w:rsidP="00762D36">
      <w:pPr>
        <w:pStyle w:val="ListParagraph"/>
        <w:snapToGrid w:val="0"/>
        <w:ind w:left="0"/>
        <w:contextualSpacing w:val="0"/>
        <w:jc w:val="both"/>
        <w:rPr>
          <w:rFonts w:eastAsia="DengXian"/>
          <w:szCs w:val="24"/>
          <w:lang w:eastAsia="zh-CN"/>
        </w:rPr>
      </w:pPr>
      <w:r>
        <w:rPr>
          <w:szCs w:val="24"/>
        </w:rPr>
        <w:fldChar w:fldCharType="begin"/>
      </w:r>
      <w:r>
        <w:rPr>
          <w:szCs w:val="24"/>
        </w:rPr>
        <w:instrText xml:space="preserve"> REF _Ref137237058 \h </w:instrText>
      </w:r>
      <w:r>
        <w:rPr>
          <w:szCs w:val="24"/>
        </w:rPr>
      </w:r>
      <w:r>
        <w:rPr>
          <w:szCs w:val="24"/>
        </w:rPr>
        <w:fldChar w:fldCharType="separate"/>
      </w:r>
      <w:r w:rsidR="0059486D">
        <w:t xml:space="preserve">Figure </w:t>
      </w:r>
      <w:r w:rsidR="0059486D">
        <w:rPr>
          <w:noProof/>
        </w:rPr>
        <w:t>6</w:t>
      </w:r>
      <w:r>
        <w:rPr>
          <w:szCs w:val="24"/>
        </w:rPr>
        <w:fldChar w:fldCharType="end"/>
      </w:r>
      <w:r>
        <w:rPr>
          <w:szCs w:val="24"/>
        </w:rPr>
        <w:t xml:space="preserve"> </w:t>
      </w:r>
      <w:r w:rsidR="005A3F09">
        <w:rPr>
          <w:szCs w:val="24"/>
        </w:rPr>
        <w:t>r</w:t>
      </w:r>
      <w:r w:rsidR="001B3D9C" w:rsidRPr="00F07B0D">
        <w:rPr>
          <w:szCs w:val="24"/>
        </w:rPr>
        <w:t>egard</w:t>
      </w:r>
      <w:r w:rsidR="005A3F09">
        <w:rPr>
          <w:szCs w:val="24"/>
        </w:rPr>
        <w:t>s</w:t>
      </w:r>
      <w:r w:rsidR="001B3D9C" w:rsidRPr="00F07B0D">
        <w:rPr>
          <w:szCs w:val="24"/>
        </w:rPr>
        <w:t xml:space="preserve"> the file input, the program provides </w:t>
      </w:r>
      <w:r w:rsidR="001B3D9C" w:rsidRPr="00F07B0D">
        <w:rPr>
          <w:rFonts w:eastAsia="DengXian" w:hint="eastAsia"/>
          <w:szCs w:val="24"/>
          <w:lang w:eastAsia="zh-CN"/>
        </w:rPr>
        <w:t>up</w:t>
      </w:r>
      <w:r w:rsidR="001B3D9C" w:rsidRPr="00F07B0D">
        <w:rPr>
          <w:rFonts w:eastAsia="DengXian"/>
          <w:szCs w:val="24"/>
          <w:lang w:eastAsia="zh-CN"/>
        </w:rPr>
        <w:t xml:space="preserve"> to four different ways for users to load images: </w:t>
      </w:r>
      <w:r w:rsidR="003F76D6">
        <w:rPr>
          <w:rFonts w:eastAsia="DengXian"/>
          <w:szCs w:val="24"/>
          <w:lang w:eastAsia="zh-CN"/>
        </w:rPr>
        <w:t>(A)</w:t>
      </w:r>
      <w:r w:rsidR="001B3D9C" w:rsidRPr="00F07B0D">
        <w:rPr>
          <w:rFonts w:eastAsia="DengXian"/>
          <w:szCs w:val="24"/>
          <w:lang w:eastAsia="zh-CN"/>
        </w:rPr>
        <w:t xml:space="preserve"> from local storage via OS-native file dialogue </w:t>
      </w:r>
      <w:r w:rsidR="00046090">
        <w:rPr>
          <w:rFonts w:eastAsia="DengXian"/>
          <w:szCs w:val="24"/>
          <w:lang w:eastAsia="zh-CN"/>
        </w:rPr>
        <w:t>(B)</w:t>
      </w:r>
      <w:r w:rsidR="001B3D9C" w:rsidRPr="00F07B0D">
        <w:rPr>
          <w:rFonts w:eastAsia="DengXian"/>
          <w:szCs w:val="24"/>
          <w:lang w:eastAsia="zh-CN"/>
        </w:rPr>
        <w:t xml:space="preserve"> by dragging an image and dropping within the interface of the program </w:t>
      </w:r>
      <w:r w:rsidR="009515A1">
        <w:rPr>
          <w:rFonts w:eastAsia="DengXian"/>
          <w:szCs w:val="24"/>
          <w:lang w:eastAsia="zh-CN"/>
        </w:rPr>
        <w:t>(C</w:t>
      </w:r>
      <w:r w:rsidR="001B3D9C" w:rsidRPr="00F07B0D">
        <w:rPr>
          <w:rFonts w:eastAsia="DengXian"/>
          <w:szCs w:val="24"/>
          <w:lang w:eastAsia="zh-CN"/>
        </w:rPr>
        <w:t xml:space="preserve">) from a Uniform Resource Locator (URL) to let users conveniently load the image through Internet without explicitly downloading it </w:t>
      </w:r>
      <w:r w:rsidR="00EB3E04">
        <w:rPr>
          <w:rFonts w:eastAsia="DengXian"/>
          <w:szCs w:val="24"/>
          <w:lang w:eastAsia="zh-CN"/>
        </w:rPr>
        <w:t>(D</w:t>
      </w:r>
      <w:r w:rsidR="001B3D9C" w:rsidRPr="00F07B0D">
        <w:rPr>
          <w:rFonts w:eastAsia="DengXian"/>
          <w:szCs w:val="24"/>
          <w:lang w:eastAsia="zh-CN"/>
        </w:rPr>
        <w:t xml:space="preserve">) from the OS-native clipboard: the user can copy an image and it will be stored in the clipboard provided by OS. </w:t>
      </w:r>
    </w:p>
    <w:p w14:paraId="5D6391AD" w14:textId="77777777" w:rsidR="001A3B44" w:rsidRPr="00E47EC8" w:rsidRDefault="001B3D9C" w:rsidP="00762D36">
      <w:pPr>
        <w:pStyle w:val="ListParagraph"/>
        <w:snapToGrid w:val="0"/>
        <w:ind w:left="0"/>
        <w:contextualSpacing w:val="0"/>
        <w:jc w:val="both"/>
        <w:rPr>
          <w:rFonts w:eastAsia="DengXian"/>
          <w:szCs w:val="24"/>
          <w:lang w:eastAsia="zh-CN"/>
        </w:rPr>
      </w:pPr>
      <w:r w:rsidRPr="00F07B0D">
        <w:rPr>
          <w:rFonts w:eastAsia="DengXian"/>
          <w:szCs w:val="24"/>
          <w:lang w:eastAsia="zh-CN"/>
        </w:rPr>
        <w:t>As for the file output, the process results and visualizations will automatically be saved to a pair of pre-determined paths, respectively. These paths could be altered via a global preference panel. Moreover, the results could also be saved to arbitrary local storage explicitly by user</w:t>
      </w:r>
      <w:r w:rsidR="00520885">
        <w:rPr>
          <w:rFonts w:eastAsia="DengXian"/>
          <w:szCs w:val="24"/>
          <w:lang w:eastAsia="zh-CN"/>
        </w:rPr>
        <w:t>.</w:t>
      </w:r>
    </w:p>
    <w:p w14:paraId="4FD87064" w14:textId="77777777" w:rsidR="00160FFF" w:rsidRDefault="00160FFF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Global settings</w:t>
      </w:r>
    </w:p>
    <w:p w14:paraId="3D5C7E4D" w14:textId="77777777" w:rsidR="00B95238" w:rsidRDefault="008819EB" w:rsidP="00B95238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75C8EBB4" wp14:editId="38074F74">
            <wp:extent cx="3127114" cy="78278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3181089" cy="7962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661EE0" w14:textId="7DB4BB3E" w:rsidR="001745BC" w:rsidRDefault="00B95238" w:rsidP="00B95238">
      <w:pPr>
        <w:pStyle w:val="Caption"/>
        <w:rPr>
          <w:szCs w:val="24"/>
        </w:rPr>
      </w:pPr>
      <w:bookmarkStart w:id="7" w:name="_Ref137237949"/>
      <w:r>
        <w:t xml:space="preserve">Figure </w:t>
      </w:r>
      <w:r w:rsidR="008F3D87">
        <w:fldChar w:fldCharType="begin"/>
      </w:r>
      <w:r w:rsidR="008F3D87">
        <w:instrText xml:space="preserve"> SEQ Figure \* ARABIC </w:instrText>
      </w:r>
      <w:r w:rsidR="008F3D87">
        <w:fldChar w:fldCharType="separate"/>
      </w:r>
      <w:r w:rsidR="0059486D">
        <w:rPr>
          <w:noProof/>
        </w:rPr>
        <w:t>7</w:t>
      </w:r>
      <w:r w:rsidR="008F3D87">
        <w:rPr>
          <w:noProof/>
        </w:rPr>
        <w:fldChar w:fldCharType="end"/>
      </w:r>
      <w:bookmarkEnd w:id="7"/>
      <w:r>
        <w:t xml:space="preserve">. </w:t>
      </w:r>
      <w:r w:rsidR="00CE675D">
        <w:t>The global settings panel</w:t>
      </w:r>
      <w:r w:rsidR="00EE66FD">
        <w:t xml:space="preserve"> can let users set their prefered saving directories for both results and visualizations.</w:t>
      </w:r>
    </w:p>
    <w:p w14:paraId="08BB351F" w14:textId="05F074BD" w:rsidR="00453CAA" w:rsidRDefault="0016442D" w:rsidP="00EC0DE0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t xml:space="preserve">The global settings panel, which can be </w:t>
      </w:r>
      <w:r w:rsidR="00A848A6">
        <w:rPr>
          <w:szCs w:val="24"/>
        </w:rPr>
        <w:t>invoked</w:t>
      </w:r>
      <w:r w:rsidR="00F5443B">
        <w:rPr>
          <w:szCs w:val="24"/>
        </w:rPr>
        <w:t xml:space="preserve"> b</w:t>
      </w:r>
      <w:r w:rsidR="000E0543">
        <w:rPr>
          <w:szCs w:val="24"/>
        </w:rPr>
        <w:t>y</w:t>
      </w:r>
      <w:r w:rsidR="00F5443B">
        <w:rPr>
          <w:szCs w:val="24"/>
        </w:rPr>
        <w:t xml:space="preserve"> clicking the item </w:t>
      </w:r>
      <w:r w:rsidR="00F5443B" w:rsidRPr="00B3462E">
        <w:rPr>
          <w:i/>
          <w:szCs w:val="24"/>
        </w:rPr>
        <w:t>Settings</w:t>
      </w:r>
      <w:r w:rsidR="00F5443B">
        <w:rPr>
          <w:szCs w:val="24"/>
        </w:rPr>
        <w:t xml:space="preserve"> </w:t>
      </w:r>
      <w:r w:rsidR="003B113A">
        <w:rPr>
          <w:szCs w:val="24"/>
        </w:rPr>
        <w:t xml:space="preserve">at </w:t>
      </w:r>
      <w:r w:rsidR="00F5443B">
        <w:rPr>
          <w:szCs w:val="24"/>
        </w:rPr>
        <w:t xml:space="preserve">toolbar, </w:t>
      </w:r>
      <w:r w:rsidR="0005727E">
        <w:rPr>
          <w:szCs w:val="24"/>
        </w:rPr>
        <w:t>undertakes the arragement of directories</w:t>
      </w:r>
      <w:r w:rsidR="00D64FA0">
        <w:rPr>
          <w:szCs w:val="24"/>
        </w:rPr>
        <w:t>, both for results and visualizations</w:t>
      </w:r>
      <w:r w:rsidR="00142983">
        <w:rPr>
          <w:szCs w:val="24"/>
        </w:rPr>
        <w:t xml:space="preserve">, as </w:t>
      </w:r>
      <w:r w:rsidR="00C47A59">
        <w:rPr>
          <w:szCs w:val="24"/>
        </w:rPr>
        <w:fldChar w:fldCharType="begin"/>
      </w:r>
      <w:r w:rsidR="00C47A59">
        <w:rPr>
          <w:szCs w:val="24"/>
        </w:rPr>
        <w:instrText xml:space="preserve"> REF _Ref137237949 \h </w:instrText>
      </w:r>
      <w:r w:rsidR="00C47A59">
        <w:rPr>
          <w:szCs w:val="24"/>
        </w:rPr>
      </w:r>
      <w:r w:rsidR="00C47A59">
        <w:rPr>
          <w:szCs w:val="24"/>
        </w:rPr>
        <w:fldChar w:fldCharType="separate"/>
      </w:r>
      <w:r w:rsidR="0059486D">
        <w:t xml:space="preserve">Figure </w:t>
      </w:r>
      <w:r w:rsidR="0059486D">
        <w:rPr>
          <w:noProof/>
        </w:rPr>
        <w:t>7</w:t>
      </w:r>
      <w:r w:rsidR="00C47A59">
        <w:rPr>
          <w:szCs w:val="24"/>
        </w:rPr>
        <w:fldChar w:fldCharType="end"/>
      </w:r>
      <w:r w:rsidR="00264A3B">
        <w:rPr>
          <w:szCs w:val="24"/>
        </w:rPr>
        <w:t xml:space="preserve"> </w:t>
      </w:r>
      <w:r w:rsidR="00DE5E24">
        <w:rPr>
          <w:szCs w:val="24"/>
        </w:rPr>
        <w:t>reveals</w:t>
      </w:r>
      <w:r w:rsidR="00D64FA0">
        <w:rPr>
          <w:szCs w:val="24"/>
        </w:rPr>
        <w:t>.</w:t>
      </w:r>
      <w:r w:rsidR="00F82F5F">
        <w:rPr>
          <w:szCs w:val="24"/>
        </w:rPr>
        <w:t xml:space="preserve"> The default directories are respectively </w:t>
      </w:r>
      <w:r w:rsidR="001B2754" w:rsidRPr="006B46D6">
        <w:rPr>
          <w:i/>
          <w:szCs w:val="24"/>
        </w:rPr>
        <w:t>./outputs/results/</w:t>
      </w:r>
      <w:r w:rsidR="001B2754">
        <w:rPr>
          <w:szCs w:val="24"/>
        </w:rPr>
        <w:t xml:space="preserve"> and </w:t>
      </w:r>
      <w:r w:rsidR="001B2754" w:rsidRPr="006B46D6">
        <w:rPr>
          <w:i/>
          <w:szCs w:val="24"/>
        </w:rPr>
        <w:t>./outputs/visualizations/</w:t>
      </w:r>
      <w:r w:rsidR="001C2D1C">
        <w:rPr>
          <w:szCs w:val="24"/>
        </w:rPr>
        <w:t>.</w:t>
      </w:r>
      <w:r w:rsidR="00813DFA">
        <w:rPr>
          <w:szCs w:val="24"/>
        </w:rPr>
        <w:t xml:space="preserve"> Note that</w:t>
      </w:r>
      <w:r w:rsidR="001C522D">
        <w:rPr>
          <w:szCs w:val="24"/>
        </w:rPr>
        <w:t xml:space="preserve"> for security issue, both directories can only be inside the </w:t>
      </w:r>
      <w:r w:rsidR="00FD4E01">
        <w:rPr>
          <w:szCs w:val="24"/>
        </w:rPr>
        <w:t>executable</w:t>
      </w:r>
      <w:r w:rsidR="001C522D">
        <w:rPr>
          <w:szCs w:val="24"/>
        </w:rPr>
        <w:t xml:space="preserve">, i.e., </w:t>
      </w:r>
      <w:r w:rsidR="00D4089F">
        <w:rPr>
          <w:szCs w:val="24"/>
        </w:rPr>
        <w:t xml:space="preserve">inside </w:t>
      </w:r>
      <w:r w:rsidR="001C522D">
        <w:rPr>
          <w:szCs w:val="24"/>
        </w:rPr>
        <w:t>the current working directory</w:t>
      </w:r>
      <w:r w:rsidR="00B70A58">
        <w:rPr>
          <w:szCs w:val="24"/>
        </w:rPr>
        <w:t>.</w:t>
      </w:r>
    </w:p>
    <w:p w14:paraId="10F18D27" w14:textId="77777777" w:rsidR="000B63B2" w:rsidRDefault="006A6832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Individual settings</w:t>
      </w:r>
      <w:r w:rsidR="0044275E">
        <w:rPr>
          <w:szCs w:val="24"/>
        </w:rPr>
        <w:t xml:space="preserve"> for each </w:t>
      </w:r>
      <w:r w:rsidR="00B37AE9">
        <w:rPr>
          <w:szCs w:val="24"/>
        </w:rPr>
        <w:t>loaded image</w:t>
      </w:r>
    </w:p>
    <w:p w14:paraId="1DC0CF10" w14:textId="66C2BDC8" w:rsidR="00A4300C" w:rsidRDefault="00FC19A5" w:rsidP="005876EB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lastRenderedPageBreak/>
        <w:t xml:space="preserve">Following is </w:t>
      </w:r>
      <w:r w:rsidR="005A27E5">
        <w:rPr>
          <w:szCs w:val="24"/>
        </w:rPr>
        <w:fldChar w:fldCharType="begin"/>
      </w:r>
      <w:r w:rsidR="005A27E5">
        <w:rPr>
          <w:szCs w:val="24"/>
        </w:rPr>
        <w:instrText xml:space="preserve"> REF _Ref137237958 \h </w:instrText>
      </w:r>
      <w:r w:rsidR="005A27E5">
        <w:rPr>
          <w:szCs w:val="24"/>
        </w:rPr>
      </w:r>
      <w:r w:rsidR="005A27E5">
        <w:rPr>
          <w:szCs w:val="24"/>
        </w:rPr>
        <w:fldChar w:fldCharType="separate"/>
      </w:r>
      <w:r w:rsidR="0059486D">
        <w:t xml:space="preserve">Figure </w:t>
      </w:r>
      <w:r w:rsidR="0059486D">
        <w:rPr>
          <w:noProof/>
        </w:rPr>
        <w:t>8</w:t>
      </w:r>
      <w:r w:rsidR="005A27E5">
        <w:rPr>
          <w:szCs w:val="24"/>
        </w:rPr>
        <w:fldChar w:fldCharType="end"/>
      </w:r>
      <w:r w:rsidR="00A76C50">
        <w:rPr>
          <w:szCs w:val="24"/>
        </w:rPr>
        <w:t>,</w:t>
      </w:r>
      <w:r w:rsidR="00E34038">
        <w:rPr>
          <w:szCs w:val="24"/>
        </w:rPr>
        <w:t xml:space="preserve"> which exposes the individual settings for each loaded image</w:t>
      </w:r>
      <w:r w:rsidR="00C83E3D">
        <w:rPr>
          <w:szCs w:val="24"/>
        </w:rPr>
        <w:t>. The</w:t>
      </w:r>
      <w:r w:rsidR="00C34F97">
        <w:rPr>
          <w:szCs w:val="24"/>
        </w:rPr>
        <w:t xml:space="preserve">se specific </w:t>
      </w:r>
      <w:r w:rsidR="00C83E3D">
        <w:rPr>
          <w:szCs w:val="24"/>
        </w:rPr>
        <w:t>settings</w:t>
      </w:r>
      <w:r w:rsidR="00EC4995">
        <w:rPr>
          <w:szCs w:val="24"/>
        </w:rPr>
        <w:t xml:space="preserve"> </w:t>
      </w:r>
      <w:r w:rsidR="0055770C">
        <w:rPr>
          <w:szCs w:val="24"/>
        </w:rPr>
        <w:t xml:space="preserve">are </w:t>
      </w:r>
      <w:r w:rsidR="00EC4995">
        <w:rPr>
          <w:szCs w:val="24"/>
        </w:rPr>
        <w:t>comprised of</w:t>
      </w:r>
      <w:r w:rsidR="007828D7">
        <w:rPr>
          <w:szCs w:val="24"/>
        </w:rPr>
        <w:t xml:space="preserve">: (A) </w:t>
      </w:r>
      <w:r w:rsidR="009842F3">
        <w:rPr>
          <w:szCs w:val="24"/>
        </w:rPr>
        <w:t>w</w:t>
      </w:r>
      <w:r w:rsidR="00746D24">
        <w:rPr>
          <w:szCs w:val="24"/>
        </w:rPr>
        <w:t>hich template type is prefered</w:t>
      </w:r>
      <w:r w:rsidR="008B541F">
        <w:rPr>
          <w:szCs w:val="24"/>
        </w:rPr>
        <w:t>, b</w:t>
      </w:r>
      <w:r w:rsidR="00145E7E">
        <w:rPr>
          <w:szCs w:val="24"/>
        </w:rPr>
        <w:t xml:space="preserve">esides, there is </w:t>
      </w:r>
      <w:r w:rsidR="00336B8A">
        <w:rPr>
          <w:szCs w:val="24"/>
        </w:rPr>
        <w:t xml:space="preserve">also a radio-button </w:t>
      </w:r>
      <w:r w:rsidR="00336B8A" w:rsidRPr="00CD2D5E">
        <w:rPr>
          <w:i/>
          <w:szCs w:val="24"/>
        </w:rPr>
        <w:t>AUTO</w:t>
      </w:r>
      <w:r w:rsidR="00336B8A">
        <w:rPr>
          <w:szCs w:val="24"/>
        </w:rPr>
        <w:t xml:space="preserve"> for </w:t>
      </w:r>
      <w:r w:rsidR="00552AA1">
        <w:rPr>
          <w:szCs w:val="24"/>
        </w:rPr>
        <w:t xml:space="preserve">automatically </w:t>
      </w:r>
      <w:r w:rsidR="00336B8A">
        <w:rPr>
          <w:szCs w:val="24"/>
        </w:rPr>
        <w:t>search</w:t>
      </w:r>
      <w:r w:rsidR="00552AA1">
        <w:rPr>
          <w:szCs w:val="24"/>
        </w:rPr>
        <w:t xml:space="preserve"> for the best template type, by the algorithm elaborated in </w:t>
      </w:r>
      <w:r w:rsidR="006B57F6">
        <w:rPr>
          <w:szCs w:val="24"/>
        </w:rPr>
        <w:t xml:space="preserve">Section </w:t>
      </w:r>
      <w:r w:rsidR="000B38E4">
        <w:rPr>
          <w:szCs w:val="24"/>
        </w:rPr>
        <w:fldChar w:fldCharType="begin"/>
      </w:r>
      <w:r w:rsidR="000B38E4">
        <w:rPr>
          <w:szCs w:val="24"/>
        </w:rPr>
        <w:instrText xml:space="preserve"> REF _Ref137238322 \r \h </w:instrText>
      </w:r>
      <w:r w:rsidR="000B38E4">
        <w:rPr>
          <w:szCs w:val="24"/>
        </w:rPr>
      </w:r>
      <w:r w:rsidR="000B38E4">
        <w:rPr>
          <w:szCs w:val="24"/>
        </w:rPr>
        <w:fldChar w:fldCharType="separate"/>
      </w:r>
      <w:r w:rsidR="0059486D">
        <w:rPr>
          <w:szCs w:val="24"/>
        </w:rPr>
        <w:t>3</w:t>
      </w:r>
      <w:r w:rsidR="000B38E4">
        <w:rPr>
          <w:szCs w:val="24"/>
        </w:rPr>
        <w:fldChar w:fldCharType="end"/>
      </w:r>
      <w:r w:rsidR="00BE763F">
        <w:rPr>
          <w:szCs w:val="24"/>
        </w:rPr>
        <w:t>; (B)</w:t>
      </w:r>
      <w:r w:rsidR="00B81CAC">
        <w:rPr>
          <w:szCs w:val="24"/>
        </w:rPr>
        <w:t xml:space="preserve"> the resize-ratio</w:t>
      </w:r>
      <w:r w:rsidR="00EB3284">
        <w:rPr>
          <w:szCs w:val="24"/>
        </w:rPr>
        <w:t>,</w:t>
      </w:r>
      <w:r w:rsidR="00E33812">
        <w:rPr>
          <w:szCs w:val="24"/>
        </w:rPr>
        <w:t xml:space="preserve"> the computational cost can be reduced drastically</w:t>
      </w:r>
      <w:r w:rsidR="004B1A55">
        <w:rPr>
          <w:szCs w:val="24"/>
        </w:rPr>
        <w:t xml:space="preserve"> since the number of pixels</w:t>
      </w:r>
      <w:r w:rsidR="000D7EFC">
        <w:rPr>
          <w:szCs w:val="24"/>
        </w:rPr>
        <w:t xml:space="preserve"> </w:t>
      </w:r>
      <w:r w:rsidR="004E4B2D">
        <w:rPr>
          <w:szCs w:val="24"/>
        </w:rPr>
        <w:t xml:space="preserve">is </w:t>
      </w:r>
      <w:r w:rsidR="0002472E">
        <w:rPr>
          <w:szCs w:val="24"/>
        </w:rPr>
        <w:t>reduced</w:t>
      </w:r>
      <w:r w:rsidR="00D626B5">
        <w:rPr>
          <w:szCs w:val="24"/>
        </w:rPr>
        <w:t xml:space="preserve"> significantly</w:t>
      </w:r>
      <w:r w:rsidR="00E83F39">
        <w:rPr>
          <w:szCs w:val="24"/>
        </w:rPr>
        <w:t xml:space="preserve">; </w:t>
      </w:r>
      <w:r w:rsidR="00D90C11">
        <w:rPr>
          <w:szCs w:val="24"/>
        </w:rPr>
        <w:t xml:space="preserve">and </w:t>
      </w:r>
      <w:r w:rsidR="002C2EE6">
        <w:rPr>
          <w:szCs w:val="24"/>
        </w:rPr>
        <w:t>(C)</w:t>
      </w:r>
      <w:r w:rsidR="00C71569">
        <w:rPr>
          <w:szCs w:val="24"/>
        </w:rPr>
        <w:t xml:space="preserve"> the </w:t>
      </w:r>
      <w:r w:rsidR="009814A5">
        <w:rPr>
          <w:szCs w:val="24"/>
        </w:rPr>
        <w:t xml:space="preserve">selection of the </w:t>
      </w:r>
      <w:r w:rsidR="00C71569">
        <w:rPr>
          <w:szCs w:val="24"/>
        </w:rPr>
        <w:t>optional reference image</w:t>
      </w:r>
      <w:r w:rsidR="00A16C9B">
        <w:rPr>
          <w:szCs w:val="24"/>
        </w:rPr>
        <w:t xml:space="preserve">, which enables </w:t>
      </w:r>
      <w:r w:rsidR="007431F7">
        <w:rPr>
          <w:szCs w:val="24"/>
        </w:rPr>
        <w:t xml:space="preserve">the ability to </w:t>
      </w:r>
      <w:r w:rsidR="00EA411E">
        <w:rPr>
          <w:szCs w:val="24"/>
        </w:rPr>
        <w:t xml:space="preserve">do color harmonization based on </w:t>
      </w:r>
      <w:r w:rsidR="00A16C9B">
        <w:rPr>
          <w:szCs w:val="24"/>
        </w:rPr>
        <w:t>the harmony</w:t>
      </w:r>
      <w:r w:rsidR="004A5330">
        <w:rPr>
          <w:szCs w:val="24"/>
        </w:rPr>
        <w:t xml:space="preserve"> from another reference image</w:t>
      </w:r>
      <w:r w:rsidR="006A3C01">
        <w:rPr>
          <w:szCs w:val="24"/>
        </w:rPr>
        <w:t>.</w:t>
      </w:r>
    </w:p>
    <w:p w14:paraId="08D44DA4" w14:textId="77777777" w:rsidR="00FC19A5" w:rsidRPr="00E93B37" w:rsidRDefault="00CE63DE" w:rsidP="00E93B37">
      <w:pPr>
        <w:pStyle w:val="ListParagraph"/>
        <w:snapToGrid w:val="0"/>
        <w:ind w:left="0"/>
        <w:contextualSpacing w:val="0"/>
        <w:jc w:val="center"/>
        <w:rPr>
          <w:szCs w:val="24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72576" behindDoc="0" locked="0" layoutInCell="1" allowOverlap="1" wp14:anchorId="0B7FE0BF" wp14:editId="43DDBD6D">
                <wp:simplePos x="0" y="0"/>
                <wp:positionH relativeFrom="column">
                  <wp:posOffset>1580083</wp:posOffset>
                </wp:positionH>
                <wp:positionV relativeFrom="paragraph">
                  <wp:posOffset>228625</wp:posOffset>
                </wp:positionV>
                <wp:extent cx="3269417" cy="2633244"/>
                <wp:effectExtent l="0" t="0" r="0" b="0"/>
                <wp:wrapNone/>
                <wp:docPr id="30" name="Group 3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69417" cy="2633244"/>
                          <a:chOff x="855848" y="21945"/>
                          <a:chExt cx="3269417" cy="2633244"/>
                        </a:xfrm>
                      </wpg:grpSpPr>
                      <wps:wsp>
                        <wps:cNvPr id="26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855859" y="1118914"/>
                            <a:ext cx="2776317" cy="1214635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rgbClr val="7030A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FCBCEAA" w14:textId="77777777" w:rsidR="00F91C2A" w:rsidRPr="00260332" w:rsidRDefault="00F91C2A" w:rsidP="00C70529">
                              <w:pPr>
                                <w:jc w:val="right"/>
                                <w:rPr>
                                  <w:rFonts w:ascii="Consolas" w:hAnsi="Consolas"/>
                                  <w:color w:val="7030A0"/>
                                  <w:szCs w:val="32"/>
                                </w:rPr>
                              </w:pPr>
                              <w:r w:rsidRPr="00260332">
                                <w:rPr>
                                  <w:rFonts w:ascii="Consolas" w:hAnsi="Consolas"/>
                                  <w:color w:val="7030A0"/>
                                  <w:szCs w:val="32"/>
                                </w:rPr>
                                <w:t>(A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b" anchorCtr="0">
                          <a:noAutofit/>
                        </wps:bodyPr>
                      </wps:wsp>
                      <wps:wsp>
                        <wps:cNvPr id="2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855848" y="2347523"/>
                            <a:ext cx="2776018" cy="125014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rgbClr val="FF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312A7893" w14:textId="77777777" w:rsidR="00F91C2A" w:rsidRPr="00260332" w:rsidRDefault="00F91C2A" w:rsidP="00C70529">
                              <w:pPr>
                                <w:jc w:val="right"/>
                                <w:rPr>
                                  <w:rFonts w:ascii="Consolas" w:hAnsi="Consolas"/>
                                  <w:color w:val="FF0000"/>
                                  <w:szCs w:val="24"/>
                                </w:rPr>
                              </w:pPr>
                            </w:p>
                          </w:txbxContent>
                        </wps:txbx>
                        <wps:bodyPr rot="0" vert="horz" wrap="square" lIns="91440" tIns="45720" rIns="91440" bIns="45720" anchor="b" anchorCtr="0">
                          <a:noAutofit/>
                        </wps:bodyPr>
                      </wps:wsp>
                      <wps:wsp>
                        <wps:cNvPr id="28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3599079" y="2216506"/>
                            <a:ext cx="526186" cy="438683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21404F63" w14:textId="77777777" w:rsidR="00F91C2A" w:rsidRPr="00260332" w:rsidRDefault="00F91C2A" w:rsidP="00F93456">
                              <w:pPr>
                                <w:rPr>
                                  <w:rFonts w:ascii="Consolas" w:hAnsi="Consolas"/>
                                  <w:color w:val="FF0000"/>
                                  <w:szCs w:val="24"/>
                                </w:rPr>
                              </w:pPr>
                              <w:r>
                                <w:rPr>
                                  <w:rFonts w:ascii="Consolas" w:hAnsi="Consolas"/>
                                  <w:color w:val="FF0000"/>
                                  <w:szCs w:val="24"/>
                                </w:rPr>
                                <w:t>(B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b" anchorCtr="0">
                          <a:noAutofit/>
                        </wps:bodyPr>
                      </wps:wsp>
                      <wps:wsp>
                        <wps:cNvPr id="29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194493" y="21945"/>
                            <a:ext cx="1437767" cy="1082650"/>
                          </a:xfrm>
                          <a:prstGeom prst="rect">
                            <a:avLst/>
                          </a:prstGeom>
                          <a:noFill/>
                          <a:ln w="19050">
                            <a:solidFill>
                              <a:schemeClr val="accent1">
                                <a:lumMod val="75000"/>
                              </a:schemeClr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140E6CA7" w14:textId="77777777" w:rsidR="00F91C2A" w:rsidRPr="00260332" w:rsidRDefault="00F91C2A" w:rsidP="00CC2BFB">
                              <w:pPr>
                                <w:jc w:val="right"/>
                                <w:rPr>
                                  <w:rFonts w:ascii="Consolas" w:hAnsi="Consolas"/>
                                  <w:color w:val="2F5496" w:themeColor="accent1" w:themeShade="BF"/>
                                  <w:szCs w:val="24"/>
                                </w:rPr>
                              </w:pPr>
                              <w:r w:rsidRPr="00260332">
                                <w:rPr>
                                  <w:rFonts w:ascii="Consolas" w:hAnsi="Consolas"/>
                                  <w:color w:val="2F5496" w:themeColor="accent1" w:themeShade="BF"/>
                                  <w:szCs w:val="24"/>
                                </w:rPr>
                                <w:t>(C)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b" anchorCtr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B7FE0BF" id="Group 30" o:spid="_x0000_s1032" style="position:absolute;left:0;text-align:left;margin-left:124.4pt;margin-top:18pt;width:257.45pt;height:207.35pt;z-index:251672576;mso-width-relative:margin;mso-height-relative:margin" coordorigin="8558,219" coordsize="32694,2633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">
                <v:shape id="Text Box 2" o:spid="_x0000_s1033" type="#_x0000_t202" style="position:absolute;left:8558;top:11189;width:27763;height:12146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" filled="f" strokecolor="#7030a0" strokeweight="1.5pt">
                  <v:textbox>
                    <w:txbxContent>
                      <w:p w14:paraId="0FCBCEAA" w14:textId="77777777" w:rsidR="00F91C2A" w:rsidRPr="00260332" w:rsidRDefault="00F91C2A" w:rsidP="00C70529">
                        <w:pPr>
                          <w:jc w:val="right"/>
                          <w:rPr>
                            <w:rFonts w:ascii="Consolas" w:hAnsi="Consolas"/>
                            <w:color w:val="7030A0"/>
                            <w:szCs w:val="32"/>
                          </w:rPr>
                        </w:pPr>
                        <w:r w:rsidRPr="00260332">
                          <w:rPr>
                            <w:rFonts w:ascii="Consolas" w:hAnsi="Consolas"/>
                            <w:color w:val="7030A0"/>
                            <w:szCs w:val="32"/>
                          </w:rPr>
                          <w:t>(A)</w:t>
                        </w:r>
                      </w:p>
                    </w:txbxContent>
                  </v:textbox>
                </v:shape>
                <v:shape id="Text Box 2" o:spid="_x0000_s1034" type="#_x0000_t202" style="position:absolute;left:8558;top:23475;width:27760;height:1250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" filled="f" strokecolor="red" strokeweight="1.5pt">
                  <v:textbox>
                    <w:txbxContent>
                      <w:p w14:paraId="312A7893" w14:textId="77777777" w:rsidR="00F91C2A" w:rsidRPr="00260332" w:rsidRDefault="00F91C2A" w:rsidP="00C70529">
                        <w:pPr>
                          <w:jc w:val="right"/>
                          <w:rPr>
                            <w:rFonts w:ascii="Consolas" w:hAnsi="Consolas"/>
                            <w:color w:val="FF0000"/>
                            <w:szCs w:val="24"/>
                          </w:rPr>
                        </w:pPr>
                      </w:p>
                    </w:txbxContent>
                  </v:textbox>
                </v:shape>
                <v:shape id="Text Box 2" o:spid="_x0000_s1035" type="#_x0000_t202" style="position:absolute;left:35990;top:22165;width:5262;height:4386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" filled="f" stroked="f" strokeweight="1.5pt">
                  <v:textbox>
                    <w:txbxContent>
                      <w:p w14:paraId="21404F63" w14:textId="77777777" w:rsidR="00F91C2A" w:rsidRPr="00260332" w:rsidRDefault="00F91C2A" w:rsidP="00F93456">
                        <w:pPr>
                          <w:rPr>
                            <w:rFonts w:ascii="Consolas" w:hAnsi="Consolas"/>
                            <w:color w:val="FF0000"/>
                            <w:szCs w:val="24"/>
                          </w:rPr>
                        </w:pPr>
                        <w:r>
                          <w:rPr>
                            <w:rFonts w:ascii="Consolas" w:hAnsi="Consolas"/>
                            <w:color w:val="FF0000"/>
                            <w:szCs w:val="24"/>
                          </w:rPr>
                          <w:t>(B)</w:t>
                        </w:r>
                      </w:p>
                    </w:txbxContent>
                  </v:textbox>
                </v:shape>
                <v:shape id="Text Box 2" o:spid="_x0000_s1036" type="#_x0000_t202" style="position:absolute;left:21944;top:219;width:14378;height:10826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" filled="f" strokecolor="#2f5496 [2404]" strokeweight="1.5pt">
                  <v:textbox>
                    <w:txbxContent>
                      <w:p w14:paraId="140E6CA7" w14:textId="77777777" w:rsidR="00F91C2A" w:rsidRPr="00260332" w:rsidRDefault="00F91C2A" w:rsidP="00CC2BFB">
                        <w:pPr>
                          <w:jc w:val="right"/>
                          <w:rPr>
                            <w:rFonts w:ascii="Consolas" w:hAnsi="Consolas"/>
                            <w:color w:val="2F5496" w:themeColor="accent1" w:themeShade="BF"/>
                            <w:szCs w:val="24"/>
                          </w:rPr>
                        </w:pPr>
                        <w:r w:rsidRPr="00260332">
                          <w:rPr>
                            <w:rFonts w:ascii="Consolas" w:hAnsi="Consolas"/>
                            <w:color w:val="2F5496" w:themeColor="accent1" w:themeShade="BF"/>
                            <w:szCs w:val="24"/>
                          </w:rPr>
                          <w:t>(C)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8350A3">
        <w:rPr>
          <w:noProof/>
        </w:rPr>
        <w:drawing>
          <wp:inline distT="0" distB="0" distL="0" distR="0" wp14:anchorId="2CB8E7B9" wp14:editId="4C9E77FA">
            <wp:extent cx="2769810" cy="2823667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2793310" cy="28476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B3423A" w14:textId="09508B0B" w:rsidR="001745BC" w:rsidRDefault="00FC19A5" w:rsidP="00FC19A5">
      <w:pPr>
        <w:pStyle w:val="Caption"/>
        <w:rPr>
          <w:szCs w:val="24"/>
        </w:rPr>
      </w:pPr>
      <w:bookmarkStart w:id="8" w:name="_Ref137237958"/>
      <w:r>
        <w:t xml:space="preserve">Figure </w:t>
      </w:r>
      <w:r w:rsidR="008F3D87">
        <w:fldChar w:fldCharType="begin"/>
      </w:r>
      <w:r w:rsidR="008F3D87">
        <w:instrText xml:space="preserve"> SEQ Figure \* ARABIC </w:instrText>
      </w:r>
      <w:r w:rsidR="008F3D87">
        <w:fldChar w:fldCharType="separate"/>
      </w:r>
      <w:r w:rsidR="0059486D">
        <w:rPr>
          <w:noProof/>
        </w:rPr>
        <w:t>8</w:t>
      </w:r>
      <w:r w:rsidR="008F3D87">
        <w:rPr>
          <w:noProof/>
        </w:rPr>
        <w:fldChar w:fldCharType="end"/>
      </w:r>
      <w:bookmarkEnd w:id="8"/>
      <w:r w:rsidR="007D7F5A">
        <w:t xml:space="preserve">. </w:t>
      </w:r>
      <w:r w:rsidR="001A39E6">
        <w:t xml:space="preserve">The case-specific </w:t>
      </w:r>
      <w:r w:rsidR="00890B24">
        <w:t xml:space="preserve">algorithmic </w:t>
      </w:r>
      <w:r w:rsidR="001A39E6">
        <w:t>configuration</w:t>
      </w:r>
      <w:r w:rsidR="00890B24">
        <w:t xml:space="preserve"> panel</w:t>
      </w:r>
      <w:r w:rsidR="005B72C8">
        <w:t>.</w:t>
      </w:r>
    </w:p>
    <w:p w14:paraId="1F008702" w14:textId="77777777" w:rsidR="00201998" w:rsidRDefault="00FB7C32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Process and visualization</w:t>
      </w:r>
    </w:p>
    <w:p w14:paraId="72482CB1" w14:textId="77777777" w:rsidR="00232357" w:rsidRDefault="006C006A" w:rsidP="00232357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766D8E81" wp14:editId="6400DF26">
            <wp:extent cx="930891" cy="1243584"/>
            <wp:effectExtent l="0" t="0" r="317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930891" cy="12435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903FD">
        <w:t xml:space="preserve">   </w:t>
      </w:r>
      <w:r w:rsidR="00F903FD">
        <w:rPr>
          <w:noProof/>
        </w:rPr>
        <w:drawing>
          <wp:inline distT="0" distB="0" distL="0" distR="0" wp14:anchorId="107DB16A" wp14:editId="410BE59B">
            <wp:extent cx="2779937" cy="1244438"/>
            <wp:effectExtent l="0" t="0" r="1905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2812211" cy="125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E781C1" w14:textId="4594DF5A" w:rsidR="000358F4" w:rsidRDefault="00232357" w:rsidP="00232357">
      <w:pPr>
        <w:pStyle w:val="Caption"/>
        <w:rPr>
          <w:szCs w:val="24"/>
        </w:rPr>
      </w:pPr>
      <w:bookmarkStart w:id="9" w:name="_Ref137240484"/>
      <w:r>
        <w:t xml:space="preserve">Figure </w:t>
      </w:r>
      <w:r w:rsidR="008F3D87">
        <w:fldChar w:fldCharType="begin"/>
      </w:r>
      <w:r w:rsidR="008F3D87">
        <w:instrText xml:space="preserve"> SEQ Figure \* ARABIC </w:instrText>
      </w:r>
      <w:r w:rsidR="008F3D87">
        <w:fldChar w:fldCharType="separate"/>
      </w:r>
      <w:r w:rsidR="0059486D">
        <w:rPr>
          <w:noProof/>
        </w:rPr>
        <w:t>9</w:t>
      </w:r>
      <w:r w:rsidR="008F3D87">
        <w:rPr>
          <w:noProof/>
        </w:rPr>
        <w:fldChar w:fldCharType="end"/>
      </w:r>
      <w:bookmarkEnd w:id="9"/>
      <w:r w:rsidR="008607A7">
        <w:t xml:space="preserve">. </w:t>
      </w:r>
      <w:r w:rsidR="00E42656">
        <w:t xml:space="preserve">Left: </w:t>
      </w:r>
      <w:r w:rsidR="002559DD">
        <w:t>A</w:t>
      </w:r>
      <w:r w:rsidR="001D7240">
        <w:t xml:space="preserve"> </w:t>
      </w:r>
      <w:r w:rsidR="008607A7">
        <w:t>window</w:t>
      </w:r>
      <w:r w:rsidR="00A3335D">
        <w:t xml:space="preserve"> </w:t>
      </w:r>
      <w:r w:rsidR="00E10C5B">
        <w:t xml:space="preserve">to </w:t>
      </w:r>
      <w:r w:rsidR="00A3335D">
        <w:t xml:space="preserve">draw a bounding box </w:t>
      </w:r>
      <w:r w:rsidR="00014B6F">
        <w:t xml:space="preserve">in </w:t>
      </w:r>
      <w:r w:rsidR="00045C79">
        <w:t xml:space="preserve">the </w:t>
      </w:r>
      <w:r w:rsidR="00A3335D">
        <w:t>foreground.</w:t>
      </w:r>
      <w:r w:rsidR="00383637">
        <w:t xml:space="preserve"> Right: </w:t>
      </w:r>
      <w:r w:rsidR="006029A4">
        <w:t>GrabCut</w:t>
      </w:r>
      <w:r w:rsidR="006029A4">
        <w:rPr>
          <w:rFonts w:eastAsia="DengXian"/>
          <w:lang w:eastAsia="zh-CN"/>
        </w:rPr>
        <w:t xml:space="preserve">’s </w:t>
      </w:r>
      <w:r w:rsidR="004C6AC8">
        <w:t>result</w:t>
      </w:r>
      <w:r w:rsidR="006029A4">
        <w:t>.</w:t>
      </w:r>
    </w:p>
    <w:p w14:paraId="2D69A1E8" w14:textId="5E6E4663" w:rsidR="00CA1090" w:rsidRDefault="005D2842" w:rsidP="00BF424A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rFonts w:hint="eastAsia"/>
          <w:szCs w:val="24"/>
        </w:rPr>
        <w:t>Wh</w:t>
      </w:r>
      <w:r>
        <w:rPr>
          <w:szCs w:val="24"/>
        </w:rPr>
        <w:t xml:space="preserve">en </w:t>
      </w:r>
      <w:r w:rsidR="00DA49F8" w:rsidRPr="00DA49F8">
        <w:rPr>
          <w:i/>
          <w:szCs w:val="24"/>
        </w:rPr>
        <w:t>Start normal process</w:t>
      </w:r>
      <w:r w:rsidR="00A92F70">
        <w:rPr>
          <w:szCs w:val="24"/>
        </w:rPr>
        <w:t xml:space="preserve"> </w:t>
      </w:r>
      <w:r>
        <w:rPr>
          <w:szCs w:val="24"/>
        </w:rPr>
        <w:t>button</w:t>
      </w:r>
      <w:r w:rsidR="00A469F9">
        <w:rPr>
          <w:szCs w:val="24"/>
        </w:rPr>
        <w:t xml:space="preserve"> is clicked, the program will prepare all resources for applying the algorithm</w:t>
      </w:r>
      <w:r w:rsidR="00084975">
        <w:rPr>
          <w:szCs w:val="24"/>
        </w:rPr>
        <w:t xml:space="preserve"> and start a new thread dedicated for processing</w:t>
      </w:r>
      <w:r w:rsidR="00267D1C">
        <w:rPr>
          <w:szCs w:val="24"/>
        </w:rPr>
        <w:t>, that is, the main thread (GUI thread) is not affected</w:t>
      </w:r>
      <w:r w:rsidR="00642AF8">
        <w:rPr>
          <w:szCs w:val="24"/>
        </w:rPr>
        <w:t xml:space="preserve"> and can be operated </w:t>
      </w:r>
      <w:r w:rsidR="001B068C">
        <w:rPr>
          <w:szCs w:val="24"/>
        </w:rPr>
        <w:t>concurrently.</w:t>
      </w:r>
      <w:r w:rsidR="004738C8">
        <w:rPr>
          <w:szCs w:val="24"/>
        </w:rPr>
        <w:t xml:space="preserve"> </w:t>
      </w:r>
      <w:r w:rsidR="00667CDE">
        <w:rPr>
          <w:szCs w:val="24"/>
        </w:rPr>
        <w:t xml:space="preserve">Additionally, </w:t>
      </w:r>
      <w:r w:rsidR="00B04E5D">
        <w:rPr>
          <w:szCs w:val="24"/>
        </w:rPr>
        <w:t>two extra processes</w:t>
      </w:r>
      <w:r w:rsidR="00A95EB0">
        <w:rPr>
          <w:szCs w:val="24"/>
        </w:rPr>
        <w:t xml:space="preserve"> are available via </w:t>
      </w:r>
      <w:r w:rsidR="00A95EB0" w:rsidRPr="00E86352">
        <w:rPr>
          <w:i/>
          <w:szCs w:val="24"/>
        </w:rPr>
        <w:t>Start background-mode process</w:t>
      </w:r>
      <w:r w:rsidR="00A95EB0">
        <w:rPr>
          <w:szCs w:val="24"/>
        </w:rPr>
        <w:t xml:space="preserve"> and </w:t>
      </w:r>
      <w:r w:rsidR="00A95EB0" w:rsidRPr="00E86352">
        <w:rPr>
          <w:i/>
          <w:szCs w:val="24"/>
        </w:rPr>
        <w:t>Start foreground-mode process</w:t>
      </w:r>
      <w:r w:rsidR="00A95EB0">
        <w:rPr>
          <w:szCs w:val="24"/>
        </w:rPr>
        <w:t xml:space="preserve"> button</w:t>
      </w:r>
      <w:r w:rsidR="00E86352">
        <w:rPr>
          <w:szCs w:val="24"/>
        </w:rPr>
        <w:t>, which</w:t>
      </w:r>
      <w:r w:rsidR="00757593">
        <w:rPr>
          <w:szCs w:val="24"/>
        </w:rPr>
        <w:t xml:space="preserve"> will start</w:t>
      </w:r>
      <w:r w:rsidR="00D24D3D">
        <w:rPr>
          <w:szCs w:val="24"/>
        </w:rPr>
        <w:t xml:space="preserve"> a special process that first prompt up </w:t>
      </w:r>
      <w:r w:rsidR="00BE1AD8">
        <w:rPr>
          <w:szCs w:val="24"/>
        </w:rPr>
        <w:t>an</w:t>
      </w:r>
      <w:r w:rsidR="00D24D3D">
        <w:rPr>
          <w:szCs w:val="24"/>
        </w:rPr>
        <w:t xml:space="preserve"> </w:t>
      </w:r>
      <w:r w:rsidR="00BE1AD8">
        <w:rPr>
          <w:szCs w:val="24"/>
        </w:rPr>
        <w:t>operatable window</w:t>
      </w:r>
      <w:r w:rsidR="005A30E5">
        <w:rPr>
          <w:szCs w:val="24"/>
        </w:rPr>
        <w:t xml:space="preserve"> (</w:t>
      </w:r>
      <w:r w:rsidR="00597F3E">
        <w:rPr>
          <w:szCs w:val="24"/>
        </w:rPr>
        <w:fldChar w:fldCharType="begin"/>
      </w:r>
      <w:r w:rsidR="00597F3E">
        <w:rPr>
          <w:szCs w:val="24"/>
        </w:rPr>
        <w:instrText xml:space="preserve"> REF _Ref137240484 \h </w:instrText>
      </w:r>
      <w:r w:rsidR="00597F3E">
        <w:rPr>
          <w:szCs w:val="24"/>
        </w:rPr>
      </w:r>
      <w:r w:rsidR="00597F3E">
        <w:rPr>
          <w:szCs w:val="24"/>
        </w:rPr>
        <w:fldChar w:fldCharType="separate"/>
      </w:r>
      <w:r w:rsidR="0059486D">
        <w:t xml:space="preserve">Figure </w:t>
      </w:r>
      <w:r w:rsidR="0059486D">
        <w:rPr>
          <w:noProof/>
        </w:rPr>
        <w:t>9</w:t>
      </w:r>
      <w:r w:rsidR="00597F3E">
        <w:rPr>
          <w:szCs w:val="24"/>
        </w:rPr>
        <w:fldChar w:fldCharType="end"/>
      </w:r>
      <w:r w:rsidR="00972BBD">
        <w:rPr>
          <w:szCs w:val="24"/>
        </w:rPr>
        <w:t>, left</w:t>
      </w:r>
      <w:r w:rsidR="005A30E5">
        <w:rPr>
          <w:szCs w:val="24"/>
        </w:rPr>
        <w:t>)</w:t>
      </w:r>
      <w:r w:rsidR="00BE1AD8">
        <w:rPr>
          <w:szCs w:val="24"/>
        </w:rPr>
        <w:t xml:space="preserve"> to let users draw a bounding box of the foreground object</w:t>
      </w:r>
      <w:r w:rsidR="00972BBD">
        <w:rPr>
          <w:szCs w:val="24"/>
        </w:rPr>
        <w:t xml:space="preserve">. </w:t>
      </w:r>
      <w:r w:rsidR="000114A1">
        <w:rPr>
          <w:szCs w:val="24"/>
        </w:rPr>
        <w:t>Succeedingly</w:t>
      </w:r>
      <w:r w:rsidR="003242B9">
        <w:rPr>
          <w:szCs w:val="24"/>
        </w:rPr>
        <w:t xml:space="preserve">, </w:t>
      </w:r>
      <w:r w:rsidR="00806DB5">
        <w:rPr>
          <w:szCs w:val="24"/>
        </w:rPr>
        <w:t xml:space="preserve">the program will apply GrabCut </w:t>
      </w:r>
      <w:r w:rsidR="00CE1DEA">
        <w:rPr>
          <w:szCs w:val="24"/>
        </w:rPr>
        <w:fldChar w:fldCharType="begin"/>
      </w:r>
      <w:r w:rsidR="00CE1DEA">
        <w:rPr>
          <w:szCs w:val="24"/>
        </w:rPr>
        <w:instrText xml:space="preserve"> ADDIN EN.CITE &lt;EndNote&gt;&lt;Cite&gt;&lt;Author&gt;Rother&lt;/Author&gt;&lt;Year&gt;2004&lt;/Year&gt;&lt;RecNum&gt;3&lt;/RecNum&gt;&lt;DisplayText&gt;(Rother et al., 2004)&lt;/DisplayText&gt;&lt;record&gt;&lt;rec-number&gt;3&lt;/rec-number&gt;&lt;foreign-keys&gt;&lt;key app="EN" db-id="9twasepvawzapgedv59pe50ipppwe9z52v50" timestamp="1686296391"&gt;3&lt;/key&gt;&lt;/foreign-keys&gt;&lt;ref-type name="Journal Article"&gt;17&lt;/ref-type&gt;&lt;contributors&gt;&lt;authors&gt;&lt;author&gt;Rother, Carsten&lt;/author&gt;&lt;author&gt;Kolmogorov, Vladimir&lt;/author&gt;&lt;author&gt;Blake, Andrew&lt;/author&gt;&lt;/authors&gt;&lt;/contributors&gt;&lt;titles&gt;&lt;title&gt;&amp;quot; GrabCut&amp;quot; interactive foreground extraction using iterated graph cuts&lt;/title&gt;&lt;secondary-title&gt;ACM transactions on graphics (TOG)&lt;/secondary-title&gt;&lt;/titles&gt;&lt;periodical&gt;&lt;full-title&gt;ACM transactions on graphics (TOG)&lt;/full-title&gt;&lt;/periodical&gt;&lt;pages&gt;309-314&lt;/pages&gt;&lt;volume&gt;23&lt;/volume&gt;&lt;number&gt;3&lt;/number&gt;&lt;dates&gt;&lt;year&gt;2004&lt;/year&gt;&lt;/dates&gt;&lt;isbn&gt;0730-0301&lt;/isbn&gt;&lt;urls&gt;&lt;/urls&gt;&lt;/record&gt;&lt;/Cite&gt;&lt;/EndNote&gt;</w:instrText>
      </w:r>
      <w:r w:rsidR="00CE1DEA">
        <w:rPr>
          <w:szCs w:val="24"/>
        </w:rPr>
        <w:fldChar w:fldCharType="separate"/>
      </w:r>
      <w:r w:rsidR="00CE1DEA">
        <w:rPr>
          <w:noProof/>
          <w:szCs w:val="24"/>
        </w:rPr>
        <w:t>(Rother et al., 2004)</w:t>
      </w:r>
      <w:r w:rsidR="00CE1DEA">
        <w:rPr>
          <w:szCs w:val="24"/>
        </w:rPr>
        <w:fldChar w:fldCharType="end"/>
      </w:r>
      <w:r w:rsidR="00CE1DEA">
        <w:rPr>
          <w:szCs w:val="24"/>
        </w:rPr>
        <w:t xml:space="preserve"> </w:t>
      </w:r>
      <w:r w:rsidR="00806DB5">
        <w:rPr>
          <w:szCs w:val="24"/>
        </w:rPr>
        <w:t xml:space="preserve">to segment the </w:t>
      </w:r>
      <w:r w:rsidR="007578D5">
        <w:rPr>
          <w:szCs w:val="24"/>
        </w:rPr>
        <w:t xml:space="preserve">bounded </w:t>
      </w:r>
      <w:r w:rsidR="00BD240A">
        <w:rPr>
          <w:szCs w:val="24"/>
        </w:rPr>
        <w:t xml:space="preserve">foreground </w:t>
      </w:r>
      <w:r w:rsidR="00281232">
        <w:rPr>
          <w:szCs w:val="24"/>
        </w:rPr>
        <w:t>(</w:t>
      </w:r>
      <w:r w:rsidR="00736291">
        <w:rPr>
          <w:szCs w:val="24"/>
        </w:rPr>
        <w:fldChar w:fldCharType="begin"/>
      </w:r>
      <w:r w:rsidR="00736291">
        <w:rPr>
          <w:szCs w:val="24"/>
        </w:rPr>
        <w:instrText xml:space="preserve"> REF _Ref137240484 \h </w:instrText>
      </w:r>
      <w:r w:rsidR="00736291">
        <w:rPr>
          <w:szCs w:val="24"/>
        </w:rPr>
      </w:r>
      <w:r w:rsidR="00736291">
        <w:rPr>
          <w:szCs w:val="24"/>
        </w:rPr>
        <w:fldChar w:fldCharType="separate"/>
      </w:r>
      <w:r w:rsidR="0059486D">
        <w:t xml:space="preserve">Figure </w:t>
      </w:r>
      <w:r w:rsidR="0059486D">
        <w:rPr>
          <w:noProof/>
        </w:rPr>
        <w:t>9</w:t>
      </w:r>
      <w:r w:rsidR="00736291">
        <w:rPr>
          <w:szCs w:val="24"/>
        </w:rPr>
        <w:fldChar w:fldCharType="end"/>
      </w:r>
      <w:r w:rsidR="00F77927">
        <w:rPr>
          <w:szCs w:val="24"/>
        </w:rPr>
        <w:t>, right</w:t>
      </w:r>
      <w:r w:rsidR="00281232">
        <w:rPr>
          <w:szCs w:val="24"/>
        </w:rPr>
        <w:t>)</w:t>
      </w:r>
      <w:r w:rsidR="00806DB5">
        <w:rPr>
          <w:szCs w:val="24"/>
        </w:rPr>
        <w:t xml:space="preserve">. </w:t>
      </w:r>
      <w:r w:rsidR="00264209">
        <w:rPr>
          <w:szCs w:val="24"/>
        </w:rPr>
        <w:t xml:space="preserve">Finally, the </w:t>
      </w:r>
      <w:r w:rsidR="00A21F49">
        <w:rPr>
          <w:szCs w:val="24"/>
        </w:rPr>
        <w:t xml:space="preserve">color harmonization </w:t>
      </w:r>
      <w:r w:rsidR="00264209">
        <w:rPr>
          <w:szCs w:val="24"/>
        </w:rPr>
        <w:t xml:space="preserve">is </w:t>
      </w:r>
      <w:r w:rsidR="00A21F49">
        <w:rPr>
          <w:szCs w:val="24"/>
        </w:rPr>
        <w:t>process</w:t>
      </w:r>
      <w:r w:rsidR="00264209">
        <w:rPr>
          <w:szCs w:val="24"/>
        </w:rPr>
        <w:t>ed</w:t>
      </w:r>
      <w:r w:rsidR="006A27E2">
        <w:rPr>
          <w:szCs w:val="24"/>
        </w:rPr>
        <w:t>, but</w:t>
      </w:r>
      <w:r w:rsidR="0094255D">
        <w:rPr>
          <w:szCs w:val="24"/>
        </w:rPr>
        <w:t xml:space="preserve"> </w:t>
      </w:r>
      <w:r w:rsidR="00271DAD">
        <w:rPr>
          <w:szCs w:val="24"/>
        </w:rPr>
        <w:t>the color harmony is based on the foreground (background) and harmonize the background (foreground) only.</w:t>
      </w:r>
    </w:p>
    <w:p w14:paraId="4874FE1F" w14:textId="70ACD4DE" w:rsidR="00C17FA8" w:rsidRDefault="00C17FA8" w:rsidP="00BF424A">
      <w:pPr>
        <w:pStyle w:val="ListParagraph"/>
        <w:snapToGrid w:val="0"/>
        <w:ind w:left="0"/>
        <w:contextualSpacing w:val="0"/>
        <w:jc w:val="both"/>
        <w:rPr>
          <w:szCs w:val="24"/>
        </w:rPr>
      </w:pPr>
      <w:r>
        <w:rPr>
          <w:szCs w:val="24"/>
        </w:rPr>
        <w:lastRenderedPageBreak/>
        <w:t xml:space="preserve">Once the process is done (either normal or </w:t>
      </w:r>
      <w:r w:rsidR="00204A87">
        <w:rPr>
          <w:szCs w:val="24"/>
        </w:rPr>
        <w:t>back/foreground-mode</w:t>
      </w:r>
      <w:r>
        <w:rPr>
          <w:szCs w:val="24"/>
        </w:rPr>
        <w:t>)</w:t>
      </w:r>
      <w:r w:rsidR="006F1613">
        <w:rPr>
          <w:szCs w:val="24"/>
        </w:rPr>
        <w:t xml:space="preserve">, </w:t>
      </w:r>
      <w:r w:rsidR="009709F6">
        <w:rPr>
          <w:szCs w:val="24"/>
        </w:rPr>
        <w:t>a clear</w:t>
      </w:r>
      <w:r w:rsidR="005541B7">
        <w:rPr>
          <w:szCs w:val="24"/>
        </w:rPr>
        <w:t xml:space="preserve"> </w:t>
      </w:r>
      <w:r w:rsidR="00E6214B">
        <w:rPr>
          <w:szCs w:val="24"/>
        </w:rPr>
        <w:t xml:space="preserve">visualization for comparison </w:t>
      </w:r>
      <w:r w:rsidR="00782069">
        <w:rPr>
          <w:szCs w:val="24"/>
        </w:rPr>
        <w:t xml:space="preserve">between raw and processed images </w:t>
      </w:r>
      <w:r w:rsidR="00E6214B">
        <w:rPr>
          <w:szCs w:val="24"/>
        </w:rPr>
        <w:t>will be displayed</w:t>
      </w:r>
      <w:r w:rsidR="00916FE5">
        <w:rPr>
          <w:szCs w:val="24"/>
        </w:rPr>
        <w:t xml:space="preserve">, as </w:t>
      </w:r>
      <w:r w:rsidR="00BD5D5E">
        <w:rPr>
          <w:szCs w:val="24"/>
        </w:rPr>
        <w:fldChar w:fldCharType="begin"/>
      </w:r>
      <w:r w:rsidR="00BD5D5E">
        <w:rPr>
          <w:szCs w:val="24"/>
        </w:rPr>
        <w:instrText xml:space="preserve"> REF _Ref137240656 \h </w:instrText>
      </w:r>
      <w:r w:rsidR="00BD5D5E">
        <w:rPr>
          <w:szCs w:val="24"/>
        </w:rPr>
      </w:r>
      <w:r w:rsidR="00BD5D5E">
        <w:rPr>
          <w:szCs w:val="24"/>
        </w:rPr>
        <w:fldChar w:fldCharType="separate"/>
      </w:r>
      <w:r w:rsidR="0059486D">
        <w:t xml:space="preserve">Figure </w:t>
      </w:r>
      <w:r w:rsidR="0059486D">
        <w:rPr>
          <w:noProof/>
        </w:rPr>
        <w:t>10</w:t>
      </w:r>
      <w:r w:rsidR="00BD5D5E">
        <w:rPr>
          <w:szCs w:val="24"/>
        </w:rPr>
        <w:fldChar w:fldCharType="end"/>
      </w:r>
      <w:r w:rsidR="00BD5D5E">
        <w:rPr>
          <w:szCs w:val="24"/>
        </w:rPr>
        <w:t xml:space="preserve"> </w:t>
      </w:r>
      <w:r w:rsidR="00916FE5">
        <w:rPr>
          <w:szCs w:val="24"/>
        </w:rPr>
        <w:t>shows</w:t>
      </w:r>
      <w:r w:rsidR="001F7528">
        <w:rPr>
          <w:szCs w:val="24"/>
        </w:rPr>
        <w:t>.</w:t>
      </w:r>
    </w:p>
    <w:p w14:paraId="4B45D7FB" w14:textId="77777777" w:rsidR="009709F6" w:rsidRDefault="0024222C" w:rsidP="009709F6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</w:rPr>
        <w:drawing>
          <wp:inline distT="0" distB="0" distL="0" distR="0" wp14:anchorId="00744AB2" wp14:editId="08624AE9">
            <wp:extent cx="2359834" cy="1697126"/>
            <wp:effectExtent l="19050" t="19050" r="21590" b="1778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4916" cy="1715164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17BA787" w14:textId="2A4976E9" w:rsidR="001745BC" w:rsidRDefault="009709F6" w:rsidP="009709F6">
      <w:pPr>
        <w:pStyle w:val="Caption"/>
        <w:rPr>
          <w:szCs w:val="24"/>
        </w:rPr>
      </w:pPr>
      <w:bookmarkStart w:id="10" w:name="_Ref137240656"/>
      <w:r>
        <w:t xml:space="preserve">Figure </w:t>
      </w:r>
      <w:r w:rsidR="008F3D87">
        <w:fldChar w:fldCharType="begin"/>
      </w:r>
      <w:r w:rsidR="008F3D87">
        <w:instrText xml:space="preserve"> SEQ Figure \* ARABIC </w:instrText>
      </w:r>
      <w:r w:rsidR="008F3D87">
        <w:fldChar w:fldCharType="separate"/>
      </w:r>
      <w:r w:rsidR="0059486D">
        <w:rPr>
          <w:noProof/>
        </w:rPr>
        <w:t>10</w:t>
      </w:r>
      <w:r w:rsidR="008F3D87">
        <w:rPr>
          <w:noProof/>
        </w:rPr>
        <w:fldChar w:fldCharType="end"/>
      </w:r>
      <w:bookmarkEnd w:id="10"/>
      <w:r w:rsidR="00B4627F">
        <w:t xml:space="preserve">. </w:t>
      </w:r>
      <w:r w:rsidR="00B16CC7">
        <w:t xml:space="preserve">The visualization </w:t>
      </w:r>
      <w:r w:rsidR="007327C2">
        <w:t>after the process is done. This figure is an example of a “background-mode” process, i.e., harmonizing the background only, based on the foreground.</w:t>
      </w:r>
    </w:p>
    <w:p w14:paraId="0FD6BCBD" w14:textId="77777777" w:rsidR="009C44F6" w:rsidRDefault="00CB6735" w:rsidP="00762D36">
      <w:pPr>
        <w:pStyle w:val="ListParagraph"/>
        <w:numPr>
          <w:ilvl w:val="0"/>
          <w:numId w:val="5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Adoptation of Super Resolution</w:t>
      </w:r>
      <w:r w:rsidR="00151BDC">
        <w:rPr>
          <w:szCs w:val="24"/>
        </w:rPr>
        <w:t xml:space="preserve"> as a post-process after</w:t>
      </w:r>
      <w:r w:rsidR="00325B67">
        <w:rPr>
          <w:szCs w:val="24"/>
        </w:rPr>
        <w:t xml:space="preserve"> the core process</w:t>
      </w:r>
    </w:p>
    <w:p w14:paraId="3C135835" w14:textId="57188BF9" w:rsidR="00603009" w:rsidRPr="007327C2" w:rsidRDefault="00003B4F" w:rsidP="00603009">
      <w:pPr>
        <w:jc w:val="both"/>
        <w:rPr>
          <w:szCs w:val="24"/>
        </w:rPr>
      </w:pPr>
      <w:r>
        <w:rPr>
          <w:szCs w:val="24"/>
        </w:rPr>
        <w:t>Except for</w:t>
      </w:r>
      <w:r w:rsidR="007A3E34">
        <w:rPr>
          <w:szCs w:val="24"/>
        </w:rPr>
        <w:t xml:space="preserve"> all the details in the original paper, </w:t>
      </w:r>
      <w:r w:rsidR="0035518C">
        <w:rPr>
          <w:szCs w:val="24"/>
        </w:rPr>
        <w:t xml:space="preserve">as </w:t>
      </w:r>
      <w:r w:rsidR="007957ED">
        <w:rPr>
          <w:szCs w:val="24"/>
        </w:rPr>
        <w:t xml:space="preserve">thoroughly </w:t>
      </w:r>
      <w:r w:rsidR="0035518C">
        <w:rPr>
          <w:szCs w:val="24"/>
        </w:rPr>
        <w:t>illustrated</w:t>
      </w:r>
      <w:r w:rsidR="00BA1DBD">
        <w:rPr>
          <w:szCs w:val="24"/>
        </w:rPr>
        <w:t xml:space="preserve"> above, </w:t>
      </w:r>
      <w:r w:rsidR="006C3844">
        <w:rPr>
          <w:szCs w:val="24"/>
        </w:rPr>
        <w:t>I have also adopted a modern Super Resolution technique, Real-</w:t>
      </w:r>
      <w:r w:rsidR="00BE570D">
        <w:rPr>
          <w:szCs w:val="24"/>
        </w:rPr>
        <w:t>ESRGAN</w:t>
      </w:r>
      <w:r w:rsidR="00CF3111">
        <w:rPr>
          <w:szCs w:val="24"/>
        </w:rPr>
        <w:t xml:space="preserve"> </w:t>
      </w:r>
      <w:r w:rsidR="004A6610">
        <w:rPr>
          <w:szCs w:val="24"/>
        </w:rPr>
        <w:fldChar w:fldCharType="begin"/>
      </w:r>
      <w:r w:rsidR="004A6610">
        <w:rPr>
          <w:szCs w:val="24"/>
        </w:rPr>
        <w:instrText xml:space="preserve"> ADDIN EN.CITE &lt;EndNote&gt;&lt;Cite&gt;&lt;Author&gt;Wang&lt;/Author&gt;&lt;Year&gt;2021&lt;/Year&gt;&lt;RecNum&gt;2&lt;/RecNum&gt;&lt;DisplayText&gt;(Wang et al., 2021)&lt;/DisplayText&gt;&lt;record&gt;&lt;rec-number&gt;2&lt;/rec-number&gt;&lt;foreign-keys&gt;&lt;key app="EN" db-id="9twasepvawzapgedv59pe50ipppwe9z52v50" timestamp="1686296388"&gt;2&lt;/key&gt;&lt;/foreign-keys&gt;&lt;ref-type name="Conference Proceedings"&gt;10&lt;/ref-type&gt;&lt;contributors&gt;&lt;authors&gt;&lt;author&gt;Wang, Xintao&lt;/author&gt;&lt;author&gt;Xie, Liangbin&lt;/author&gt;&lt;author&gt;Dong, Chao&lt;/author&gt;&lt;author&gt;Shan, Ying&lt;/author&gt;&lt;/authors&gt;&lt;/contributors&gt;&lt;titles&gt;&lt;title&gt;Real-esrgan: Training real-world blind super-resolution with pure synthetic data&lt;/title&gt;&lt;secondary-title&gt;Proceedings of the IEEE/CVF International Conference on Computer Vision&lt;/secondary-title&gt;&lt;/titles&gt;&lt;pages&gt;1905-1914&lt;/pages&gt;&lt;dates&gt;&lt;year&gt;2021&lt;/year&gt;&lt;/dates&gt;&lt;urls&gt;&lt;/urls&gt;&lt;/record&gt;&lt;/Cite&gt;&lt;/EndNote&gt;</w:instrText>
      </w:r>
      <w:r w:rsidR="004A6610">
        <w:rPr>
          <w:szCs w:val="24"/>
        </w:rPr>
        <w:fldChar w:fldCharType="separate"/>
      </w:r>
      <w:r w:rsidR="004A6610">
        <w:rPr>
          <w:noProof/>
          <w:szCs w:val="24"/>
        </w:rPr>
        <w:t>(Wang et al., 2021)</w:t>
      </w:r>
      <w:r w:rsidR="004A6610">
        <w:rPr>
          <w:szCs w:val="24"/>
        </w:rPr>
        <w:fldChar w:fldCharType="end"/>
      </w:r>
      <w:r w:rsidR="000E2088">
        <w:rPr>
          <w:szCs w:val="24"/>
        </w:rPr>
        <w:t xml:space="preserve">, </w:t>
      </w:r>
      <w:r w:rsidR="00213CF0">
        <w:rPr>
          <w:szCs w:val="24"/>
        </w:rPr>
        <w:t xml:space="preserve">to further </w:t>
      </w:r>
      <w:r w:rsidR="00345FAC">
        <w:rPr>
          <w:szCs w:val="24"/>
        </w:rPr>
        <w:t>recover the original size</w:t>
      </w:r>
      <w:r w:rsidR="002A1687">
        <w:rPr>
          <w:szCs w:val="24"/>
        </w:rPr>
        <w:t xml:space="preserve">. </w:t>
      </w:r>
      <w:r w:rsidR="00F4000E">
        <w:rPr>
          <w:szCs w:val="24"/>
        </w:rPr>
        <w:t xml:space="preserve">An obvious advantage by doing so is that </w:t>
      </w:r>
      <w:r w:rsidR="00EB31A0">
        <w:rPr>
          <w:szCs w:val="24"/>
        </w:rPr>
        <w:t xml:space="preserve">a huge amount of </w:t>
      </w:r>
      <w:r w:rsidR="00633A3D">
        <w:rPr>
          <w:szCs w:val="24"/>
        </w:rPr>
        <w:t xml:space="preserve">computational </w:t>
      </w:r>
      <w:r w:rsidR="00F02B3B">
        <w:rPr>
          <w:szCs w:val="24"/>
        </w:rPr>
        <w:t>time cost</w:t>
      </w:r>
      <w:r w:rsidR="00520596">
        <w:rPr>
          <w:szCs w:val="24"/>
        </w:rPr>
        <w:t xml:space="preserve"> can be colossally reduced</w:t>
      </w:r>
      <w:r w:rsidR="003C3EC4">
        <w:rPr>
          <w:szCs w:val="24"/>
        </w:rPr>
        <w:t>;</w:t>
      </w:r>
      <w:r w:rsidR="00520596">
        <w:rPr>
          <w:szCs w:val="24"/>
        </w:rPr>
        <w:t xml:space="preserve"> while the quality of result</w:t>
      </w:r>
      <w:r w:rsidR="00882D84">
        <w:rPr>
          <w:szCs w:val="24"/>
        </w:rPr>
        <w:t>s</w:t>
      </w:r>
      <w:r w:rsidR="00520596">
        <w:rPr>
          <w:szCs w:val="24"/>
        </w:rPr>
        <w:t xml:space="preserve"> </w:t>
      </w:r>
      <w:r w:rsidR="007D6C3B">
        <w:rPr>
          <w:szCs w:val="24"/>
        </w:rPr>
        <w:t xml:space="preserve">is </w:t>
      </w:r>
      <w:r w:rsidR="00520596">
        <w:rPr>
          <w:szCs w:val="24"/>
        </w:rPr>
        <w:t>maintained</w:t>
      </w:r>
      <w:r w:rsidR="001E7A19">
        <w:rPr>
          <w:szCs w:val="24"/>
        </w:rPr>
        <w:t xml:space="preserve"> to some extend</w:t>
      </w:r>
      <w:r w:rsidR="00520596">
        <w:rPr>
          <w:szCs w:val="24"/>
        </w:rPr>
        <w:t>.</w:t>
      </w:r>
    </w:p>
    <w:p w14:paraId="4D2BAFE9" w14:textId="77777777" w:rsidR="00AF20C4" w:rsidRDefault="001C3D6E" w:rsidP="00AF20C4">
      <w:pPr>
        <w:pStyle w:val="Heading1"/>
      </w:pPr>
      <w:r>
        <w:t>Results</w:t>
      </w:r>
      <w:r w:rsidR="00B03F51">
        <w:t xml:space="preserve"> and Discussions</w:t>
      </w:r>
    </w:p>
    <w:p w14:paraId="7CB78EB4" w14:textId="4D0EAABE" w:rsidR="00DF52E5" w:rsidRPr="00E07891" w:rsidRDefault="00055E4A" w:rsidP="00E07891">
      <w:pPr>
        <w:pStyle w:val="ListParagraph"/>
        <w:numPr>
          <w:ilvl w:val="0"/>
          <w:numId w:val="7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Normal processes on examples from the original paper</w:t>
      </w:r>
      <w:r w:rsidR="0084520B" w:rsidRPr="00E07891">
        <w:rPr>
          <w:szCs w:val="24"/>
        </w:rPr>
        <w:t xml:space="preserve">   </w:t>
      </w:r>
    </w:p>
    <w:p w14:paraId="28EA972A" w14:textId="7B4E10A1" w:rsidR="00006926" w:rsidRDefault="00AE7E3E" w:rsidP="00006926">
      <w:pPr>
        <w:pStyle w:val="ListParagraph"/>
        <w:keepNext/>
        <w:snapToGrid w:val="0"/>
        <w:ind w:left="0"/>
        <w:contextualSpacing w:val="0"/>
        <w:jc w:val="center"/>
      </w:pPr>
      <w:r w:rsidRPr="00830C07">
        <w:rPr>
          <w:noProof/>
          <w:szCs w:val="24"/>
        </w:rPr>
        <w:t xml:space="preserve"> </w:t>
      </w:r>
      <w:r w:rsidR="00F51E2B" w:rsidRPr="00830C07">
        <w:rPr>
          <w:noProof/>
          <w:szCs w:val="24"/>
        </w:rPr>
        <w:t xml:space="preserve">  </w:t>
      </w:r>
      <w:r w:rsidR="00E07891">
        <w:rPr>
          <w:noProof/>
        </w:rPr>
        <w:drawing>
          <wp:inline distT="0" distB="0" distL="0" distR="0" wp14:anchorId="7CE0E9B8" wp14:editId="27F17B66">
            <wp:extent cx="4660087" cy="3057436"/>
            <wp:effectExtent l="0" t="0" r="762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4762945" cy="31249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B5DED4" w14:textId="639AE96C" w:rsidR="007B019F" w:rsidRPr="005A6FCB" w:rsidRDefault="00006926" w:rsidP="00006926">
      <w:pPr>
        <w:pStyle w:val="Caption"/>
        <w:rPr>
          <w:szCs w:val="24"/>
        </w:rPr>
      </w:pPr>
      <w:r>
        <w:t xml:space="preserve">Figure </w:t>
      </w:r>
      <w:r w:rsidR="008F3D87">
        <w:fldChar w:fldCharType="begin"/>
      </w:r>
      <w:r w:rsidR="008F3D87">
        <w:instrText xml:space="preserve"> SEQ Figure \* ARABIC </w:instrText>
      </w:r>
      <w:r w:rsidR="008F3D87">
        <w:fldChar w:fldCharType="separate"/>
      </w:r>
      <w:r w:rsidR="0059486D">
        <w:rPr>
          <w:noProof/>
        </w:rPr>
        <w:t>11</w:t>
      </w:r>
      <w:r w:rsidR="008F3D87">
        <w:rPr>
          <w:noProof/>
        </w:rPr>
        <w:fldChar w:fldCharType="end"/>
      </w:r>
      <w:r>
        <w:t xml:space="preserve">. </w:t>
      </w:r>
      <w:r w:rsidR="00CA35B1">
        <w:t xml:space="preserve">Some </w:t>
      </w:r>
      <w:r w:rsidR="00F9217C">
        <w:t>results</w:t>
      </w:r>
      <w:r w:rsidR="005A6FCB">
        <w:t xml:space="preserve"> from normal proces</w:t>
      </w:r>
      <w:r w:rsidR="00416F54">
        <w:t>s</w:t>
      </w:r>
      <w:r w:rsidR="005A6FCB">
        <w:t>es</w:t>
      </w:r>
      <w:r w:rsidR="008117D9">
        <w:t>. Experimentally speaking, I have found that the I-type template is the most useful one, as it has</w:t>
      </w:r>
      <w:r w:rsidR="004E3B4A">
        <w:t xml:space="preserve"> a</w:t>
      </w:r>
      <w:r w:rsidR="008117D9">
        <w:t xml:space="preserve"> relatively higher chance </w:t>
      </w:r>
      <w:r w:rsidR="00974E6A">
        <w:t xml:space="preserve">to obtain </w:t>
      </w:r>
      <w:r w:rsidR="008117D9">
        <w:t>a good result</w:t>
      </w:r>
      <w:r w:rsidR="007D344E">
        <w:t>,</w:t>
      </w:r>
      <w:r w:rsidR="00675C6D">
        <w:t xml:space="preserve"> as the lower row of </w:t>
      </w:r>
      <w:r w:rsidR="00547BB9">
        <w:t>this figure depicts</w:t>
      </w:r>
      <w:r w:rsidR="00660D60">
        <w:t xml:space="preserve"> (the pond image)</w:t>
      </w:r>
      <w:r w:rsidR="008117D9">
        <w:t>.</w:t>
      </w:r>
    </w:p>
    <w:p w14:paraId="3E324A2D" w14:textId="77777777" w:rsidR="002207D7" w:rsidRPr="002207D7" w:rsidRDefault="00175328" w:rsidP="002207D7">
      <w:pPr>
        <w:pStyle w:val="ListParagraph"/>
        <w:numPr>
          <w:ilvl w:val="0"/>
          <w:numId w:val="7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lastRenderedPageBreak/>
        <w:t>Background-mode result</w:t>
      </w:r>
    </w:p>
    <w:p w14:paraId="2A546E0D" w14:textId="3B29023E" w:rsidR="002207D7" w:rsidRPr="002114CD" w:rsidRDefault="00EC6E8A" w:rsidP="00CE50E6">
      <w:pPr>
        <w:pStyle w:val="ListParagraph"/>
        <w:snapToGrid w:val="0"/>
        <w:ind w:left="0"/>
        <w:contextualSpacing w:val="0"/>
        <w:jc w:val="center"/>
        <w:rPr>
          <w:i/>
          <w:szCs w:val="24"/>
        </w:rPr>
      </w:pPr>
      <w:r w:rsidRPr="002114CD">
        <w:rPr>
          <w:i/>
          <w:noProof/>
          <w:szCs w:val="24"/>
        </w:rPr>
        <w:t xml:space="preserve">As shown in </w:t>
      </w:r>
      <w:r w:rsidR="002114CD" w:rsidRPr="002114CD">
        <w:rPr>
          <w:i/>
          <w:noProof/>
          <w:szCs w:val="24"/>
        </w:rPr>
        <w:fldChar w:fldCharType="begin"/>
      </w:r>
      <w:r w:rsidR="002114CD" w:rsidRPr="002114CD">
        <w:rPr>
          <w:i/>
          <w:noProof/>
          <w:szCs w:val="24"/>
        </w:rPr>
        <w:instrText xml:space="preserve"> REF _Ref137240656 \h </w:instrText>
      </w:r>
      <w:r w:rsidR="002114CD">
        <w:rPr>
          <w:i/>
          <w:noProof/>
          <w:szCs w:val="24"/>
        </w:rPr>
        <w:instrText xml:space="preserve"> \* MERGEFORMAT </w:instrText>
      </w:r>
      <w:r w:rsidR="002114CD" w:rsidRPr="002114CD">
        <w:rPr>
          <w:i/>
          <w:noProof/>
          <w:szCs w:val="24"/>
        </w:rPr>
      </w:r>
      <w:r w:rsidR="002114CD" w:rsidRPr="002114CD">
        <w:rPr>
          <w:i/>
          <w:noProof/>
          <w:szCs w:val="24"/>
        </w:rPr>
        <w:fldChar w:fldCharType="separate"/>
      </w:r>
      <w:r w:rsidR="0059486D" w:rsidRPr="0059486D">
        <w:rPr>
          <w:i/>
        </w:rPr>
        <w:t xml:space="preserve">Figure </w:t>
      </w:r>
      <w:r w:rsidR="0059486D" w:rsidRPr="0059486D">
        <w:rPr>
          <w:i/>
          <w:noProof/>
        </w:rPr>
        <w:t>10</w:t>
      </w:r>
      <w:r w:rsidR="002114CD" w:rsidRPr="002114CD">
        <w:rPr>
          <w:i/>
          <w:noProof/>
          <w:szCs w:val="24"/>
        </w:rPr>
        <w:fldChar w:fldCharType="end"/>
      </w:r>
      <w:r w:rsidR="002114CD" w:rsidRPr="002114CD">
        <w:rPr>
          <w:i/>
          <w:noProof/>
          <w:szCs w:val="24"/>
        </w:rPr>
        <w:t>.</w:t>
      </w:r>
    </w:p>
    <w:p w14:paraId="040EAA10" w14:textId="77777777" w:rsidR="00DD1B4D" w:rsidRDefault="004A45EF" w:rsidP="0033189E">
      <w:pPr>
        <w:pStyle w:val="ListParagraph"/>
        <w:numPr>
          <w:ilvl w:val="0"/>
          <w:numId w:val="7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Foreground-mode result</w:t>
      </w:r>
    </w:p>
    <w:p w14:paraId="419EEA46" w14:textId="77777777" w:rsidR="0031532F" w:rsidRDefault="009066B8" w:rsidP="0031532F">
      <w:pPr>
        <w:pStyle w:val="ListParagraph"/>
        <w:keepNext/>
        <w:snapToGrid w:val="0"/>
        <w:ind w:left="0"/>
        <w:contextualSpacing w:val="0"/>
        <w:jc w:val="center"/>
      </w:pPr>
      <w:r>
        <w:rPr>
          <w:noProof/>
          <w:szCs w:val="24"/>
        </w:rPr>
        <w:drawing>
          <wp:inline distT="0" distB="0" distL="0" distR="0" wp14:anchorId="5EE7EEA5" wp14:editId="02BB1C24">
            <wp:extent cx="4118457" cy="2962260"/>
            <wp:effectExtent l="19050" t="19050" r="15875" b="1016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8066" cy="301952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88E5DB1" w14:textId="7F2EA328" w:rsidR="002207D7" w:rsidRDefault="0031532F" w:rsidP="0031532F">
      <w:pPr>
        <w:pStyle w:val="Caption"/>
        <w:rPr>
          <w:szCs w:val="24"/>
        </w:rPr>
      </w:pPr>
      <w:r>
        <w:t xml:space="preserve">Figure </w:t>
      </w:r>
      <w:r w:rsidR="008F3D87">
        <w:fldChar w:fldCharType="begin"/>
      </w:r>
      <w:r w:rsidR="008F3D87">
        <w:instrText xml:space="preserve"> SEQ Figure \* ARABIC </w:instrText>
      </w:r>
      <w:r w:rsidR="008F3D87">
        <w:fldChar w:fldCharType="separate"/>
      </w:r>
      <w:r w:rsidR="0059486D">
        <w:rPr>
          <w:noProof/>
        </w:rPr>
        <w:t>12</w:t>
      </w:r>
      <w:r w:rsidR="008F3D87">
        <w:rPr>
          <w:noProof/>
        </w:rPr>
        <w:fldChar w:fldCharType="end"/>
      </w:r>
      <w:r>
        <w:t xml:space="preserve">. </w:t>
      </w:r>
      <w:r w:rsidR="00981DE7">
        <w:t xml:space="preserve">In this case, </w:t>
      </w:r>
      <w:r w:rsidR="004658DF">
        <w:t xml:space="preserve">the program measured </w:t>
      </w:r>
      <w:r w:rsidR="009D2E47">
        <w:t>background</w:t>
      </w:r>
      <w:r w:rsidR="00DC7712">
        <w:t>’s color harmony</w:t>
      </w:r>
      <w:r w:rsidR="00982C0E">
        <w:t xml:space="preserve"> </w:t>
      </w:r>
      <w:r w:rsidR="004F0042">
        <w:t xml:space="preserve">and applied the harmonization algorithm </w:t>
      </w:r>
      <w:r w:rsidR="00AB57E4">
        <w:t>only on the foreground</w:t>
      </w:r>
      <w:r w:rsidR="008311BB">
        <w:t>, based on the measurement.</w:t>
      </w:r>
      <w:r w:rsidR="002F3FB2">
        <w:t xml:space="preserve"> As the figure </w:t>
      </w:r>
      <w:r w:rsidR="005F3568">
        <w:t>shows</w:t>
      </w:r>
      <w:r w:rsidR="002F3FB2">
        <w:t xml:space="preserve">, </w:t>
      </w:r>
      <w:r w:rsidR="00E859B5">
        <w:t xml:space="preserve">the </w:t>
      </w:r>
      <w:r w:rsidR="0077143C">
        <w:t>patterns on child’s cloth</w:t>
      </w:r>
      <w:r w:rsidR="000F7580">
        <w:t>e</w:t>
      </w:r>
      <w:r w:rsidR="0011717D">
        <w:t xml:space="preserve"> are visibly harmonized</w:t>
      </w:r>
      <w:r w:rsidR="001D70D2">
        <w:t>, resulting a good tone of the image</w:t>
      </w:r>
      <w:r w:rsidR="00151262">
        <w:t>.</w:t>
      </w:r>
    </w:p>
    <w:p w14:paraId="58AD161B" w14:textId="77777777" w:rsidR="0051055C" w:rsidRDefault="007D6B90" w:rsidP="0033189E">
      <w:pPr>
        <w:pStyle w:val="ListParagraph"/>
        <w:numPr>
          <w:ilvl w:val="0"/>
          <w:numId w:val="7"/>
        </w:numPr>
        <w:snapToGrid w:val="0"/>
        <w:contextualSpacing w:val="0"/>
        <w:jc w:val="both"/>
        <w:rPr>
          <w:szCs w:val="24"/>
        </w:rPr>
      </w:pPr>
      <w:r>
        <w:rPr>
          <w:szCs w:val="24"/>
        </w:rPr>
        <w:t>An e</w:t>
      </w:r>
      <w:r w:rsidR="00954769">
        <w:rPr>
          <w:szCs w:val="24"/>
        </w:rPr>
        <w:t xml:space="preserve">xternal </w:t>
      </w:r>
      <w:r w:rsidR="003444AA">
        <w:rPr>
          <w:szCs w:val="24"/>
        </w:rPr>
        <w:t>input</w:t>
      </w:r>
    </w:p>
    <w:p w14:paraId="0335FC9A" w14:textId="77777777" w:rsidR="00270102" w:rsidRDefault="00CD6459" w:rsidP="00270102">
      <w:pPr>
        <w:keepNext/>
        <w:jc w:val="center"/>
      </w:pPr>
      <w:r>
        <w:rPr>
          <w:noProof/>
        </w:rPr>
        <w:drawing>
          <wp:inline distT="0" distB="0" distL="0" distR="0" wp14:anchorId="7FEB09C9" wp14:editId="76E35B74">
            <wp:extent cx="3855110" cy="2972779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0892" cy="3008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285DE9" w14:textId="533BE6A1" w:rsidR="00AF20C4" w:rsidRPr="00D00768" w:rsidRDefault="00270102" w:rsidP="00DB337B">
      <w:pPr>
        <w:pStyle w:val="Caption"/>
      </w:pPr>
      <w:r>
        <w:t xml:space="preserve">Figure </w:t>
      </w:r>
      <w:r w:rsidR="008F3D87">
        <w:fldChar w:fldCharType="begin"/>
      </w:r>
      <w:r w:rsidR="008F3D87">
        <w:instrText xml:space="preserve"> SEQ Figure \* ARABIC </w:instrText>
      </w:r>
      <w:r w:rsidR="008F3D87">
        <w:fldChar w:fldCharType="separate"/>
      </w:r>
      <w:r w:rsidR="0059486D">
        <w:rPr>
          <w:noProof/>
        </w:rPr>
        <w:t>13</w:t>
      </w:r>
      <w:r w:rsidR="008F3D87">
        <w:rPr>
          <w:noProof/>
        </w:rPr>
        <w:fldChar w:fldCharType="end"/>
      </w:r>
      <w:r>
        <w:t xml:space="preserve">. </w:t>
      </w:r>
      <w:r w:rsidR="000D1003">
        <w:t>A</w:t>
      </w:r>
      <w:r w:rsidR="004A24C2">
        <w:t xml:space="preserve"> </w:t>
      </w:r>
      <w:r w:rsidR="000D1003">
        <w:t>result</w:t>
      </w:r>
      <w:r w:rsidR="004A24C2">
        <w:t xml:space="preserve"> on an external image</w:t>
      </w:r>
      <w:r w:rsidR="00DB337B">
        <w:t xml:space="preserve"> (Image source: </w:t>
      </w:r>
      <w:hyperlink r:id="rId33" w:history="1">
        <w:r w:rsidR="0010465A" w:rsidRPr="00372790">
          <w:rPr>
            <w:rStyle w:val="Hyperlink"/>
          </w:rPr>
          <w:t>https://imgur.com/gallery/uPwQ0IX</w:t>
        </w:r>
      </w:hyperlink>
      <w:r w:rsidR="00DB337B" w:rsidRPr="00D00768">
        <w:t>)</w:t>
      </w:r>
      <w:r w:rsidR="00D00768">
        <w:t>.</w:t>
      </w:r>
    </w:p>
    <w:p w14:paraId="2CA795CE" w14:textId="77777777" w:rsidR="006B0A45" w:rsidRDefault="00FA58E2" w:rsidP="002E3CF0">
      <w:pPr>
        <w:pStyle w:val="Heading1"/>
      </w:pPr>
      <w:r w:rsidRPr="00F07B0D">
        <w:lastRenderedPageBreak/>
        <w:t>Conclusion</w:t>
      </w:r>
    </w:p>
    <w:p w14:paraId="342AC85E" w14:textId="77777777" w:rsidR="00E4739F" w:rsidRPr="00E4739F" w:rsidRDefault="002B0936" w:rsidP="00FC79CA">
      <w:pPr>
        <w:jc w:val="both"/>
      </w:pPr>
      <w:r>
        <w:t>In this project, I have implemented not only the full content of the original paper, including even back/foreground</w:t>
      </w:r>
      <w:r w:rsidR="00084AAF">
        <w:t xml:space="preserve"> harmonizations</w:t>
      </w:r>
      <w:r w:rsidR="00513CC9">
        <w:t xml:space="preserve"> utilizing GrabCut</w:t>
      </w:r>
      <w:r w:rsidR="002C624C">
        <w:t xml:space="preserve">, but also some additional modifications: </w:t>
      </w:r>
      <w:r w:rsidR="0058234C">
        <w:t xml:space="preserve">Super Resolution and </w:t>
      </w:r>
      <w:r w:rsidR="00C873DB">
        <w:t>the selectiveness on harmonic template types</w:t>
      </w:r>
      <w:r w:rsidR="000C321C">
        <w:t>.</w:t>
      </w:r>
      <w:r w:rsidR="00BA5610">
        <w:t xml:space="preserve"> </w:t>
      </w:r>
      <w:r w:rsidR="00317EB7">
        <w:t>To the best of my knowledge, t</w:t>
      </w:r>
      <w:r w:rsidR="000C321C">
        <w:t xml:space="preserve">his </w:t>
      </w:r>
      <w:r w:rsidR="00BA5610">
        <w:t xml:space="preserve">is the first </w:t>
      </w:r>
      <w:r w:rsidR="00306ECC">
        <w:t xml:space="preserve">full </w:t>
      </w:r>
      <w:r w:rsidR="006B4C41">
        <w:t>implementation</w:t>
      </w:r>
      <w:r w:rsidR="00F65062">
        <w:t xml:space="preserve"> of this paper</w:t>
      </w:r>
      <w:r w:rsidR="0022476F">
        <w:t>, among all publicly available</w:t>
      </w:r>
      <w:r w:rsidR="00BF0538">
        <w:t xml:space="preserve"> </w:t>
      </w:r>
      <w:r w:rsidR="00833D27">
        <w:t xml:space="preserve">online </w:t>
      </w:r>
      <w:r w:rsidR="00BF0538">
        <w:t>resources</w:t>
      </w:r>
      <w:r w:rsidR="00514988">
        <w:t>, as well as the only</w:t>
      </w:r>
      <w:r w:rsidR="00BF5D0B">
        <w:t xml:space="preserve"> one with GUI</w:t>
      </w:r>
      <w:r w:rsidR="003E66EF">
        <w:t>, which comprised of a plentiful amount of user-friendly features</w:t>
      </w:r>
      <w:r w:rsidR="007F637B">
        <w:t xml:space="preserve">: </w:t>
      </w:r>
      <w:r w:rsidR="00CE34EA">
        <w:t xml:space="preserve">four ways for image loading, </w:t>
      </w:r>
      <w:r w:rsidR="00462DB1">
        <w:t>multithreading</w:t>
      </w:r>
      <w:r w:rsidR="004C5D90">
        <w:t xml:space="preserve"> processes, </w:t>
      </w:r>
      <w:r w:rsidR="00100B8A">
        <w:t xml:space="preserve">several </w:t>
      </w:r>
      <w:r w:rsidR="00F83ACF">
        <w:t>practical ways for result-saving</w:t>
      </w:r>
      <w:r w:rsidR="00240FC9">
        <w:t xml:space="preserve">, </w:t>
      </w:r>
      <w:r w:rsidR="00E76A53">
        <w:t>well-timed visualization</w:t>
      </w:r>
      <w:r w:rsidR="00021705">
        <w:t>s</w:t>
      </w:r>
      <w:r w:rsidR="00E76A53">
        <w:t xml:space="preserve">, </w:t>
      </w:r>
      <w:r w:rsidR="00B71329">
        <w:t xml:space="preserve">reference image supported, </w:t>
      </w:r>
      <w:r w:rsidR="00611320">
        <w:t xml:space="preserve">and </w:t>
      </w:r>
      <w:r w:rsidR="00B71329">
        <w:t>handy</w:t>
      </w:r>
      <w:r w:rsidR="00DA5CA6">
        <w:t xml:space="preserve"> </w:t>
      </w:r>
      <w:r w:rsidR="008E74D5">
        <w:t>algorithmic</w:t>
      </w:r>
      <w:r w:rsidR="007837D8">
        <w:t xml:space="preserve"> and global</w:t>
      </w:r>
      <w:r w:rsidR="008E74D5">
        <w:t xml:space="preserve"> </w:t>
      </w:r>
      <w:r w:rsidR="00DA5CA6">
        <w:t>settings</w:t>
      </w:r>
      <w:r w:rsidR="006A27A3">
        <w:t>.</w:t>
      </w:r>
    </w:p>
    <w:p w14:paraId="13E029D2" w14:textId="747C0C88" w:rsidR="00102686" w:rsidRDefault="00102686" w:rsidP="00D228AD">
      <w:pPr>
        <w:pStyle w:val="Heading1"/>
        <w:numPr>
          <w:ilvl w:val="0"/>
          <w:numId w:val="0"/>
        </w:numPr>
        <w:ind w:left="360" w:hanging="360"/>
      </w:pPr>
      <w:r>
        <w:rPr>
          <w:rFonts w:hint="eastAsia"/>
        </w:rPr>
        <w:t>De</w:t>
      </w:r>
      <w:r>
        <w:t>mo Video</w:t>
      </w:r>
    </w:p>
    <w:p w14:paraId="55F9C493" w14:textId="13F09A32" w:rsidR="007519B9" w:rsidRDefault="00C60A97" w:rsidP="007519B9">
      <w:hyperlink r:id="rId34" w:history="1">
        <w:r w:rsidRPr="008C7BBE">
          <w:rPr>
            <w:rStyle w:val="Hyperlink"/>
            <w:rFonts w:cs="Times New Roman"/>
            <w:strike/>
            <w:szCs w:val="24"/>
          </w:rPr>
          <w:t>https://youtu.be/Fd-HIYI_siQ</w:t>
        </w:r>
      </w:hyperlink>
      <w:r w:rsidRPr="000776EB">
        <w:rPr>
          <w:rStyle w:val="Hyperlink"/>
          <w:rFonts w:cs="Times New Roman"/>
          <w:szCs w:val="24"/>
        </w:rPr>
        <w:t xml:space="preserve"> </w:t>
      </w:r>
      <w:r w:rsidRPr="000776EB">
        <w:rPr>
          <w:rFonts w:cs="Times New Roman"/>
          <w:color w:val="4D5156"/>
          <w:szCs w:val="24"/>
          <w:shd w:val="clear" w:color="auto" w:fill="FFFFFF"/>
        </w:rPr>
        <w:t>→</w:t>
      </w:r>
      <w:r>
        <w:rPr>
          <w:rFonts w:cs="Times New Roman"/>
          <w:color w:val="4D5156"/>
          <w:szCs w:val="24"/>
          <w:shd w:val="clear" w:color="auto" w:fill="FFFFFF"/>
        </w:rPr>
        <w:t xml:space="preserve"> </w:t>
      </w:r>
      <w:hyperlink r:id="rId35" w:history="1">
        <w:r w:rsidRPr="008E502A">
          <w:rPr>
            <w:rStyle w:val="Hyperlink"/>
            <w:rFonts w:cs="Times New Roman"/>
            <w:szCs w:val="24"/>
            <w:shd w:val="clear" w:color="auto" w:fill="FFFFFF"/>
          </w:rPr>
          <w:t>https://youtu.be/CTHk3Gr-orY</w:t>
        </w:r>
      </w:hyperlink>
      <w:r w:rsidRPr="000776EB">
        <w:rPr>
          <w:rFonts w:cs="Times New Roman"/>
          <w:color w:val="4D5156"/>
          <w:szCs w:val="24"/>
          <w:shd w:val="clear" w:color="auto" w:fill="FFFFFF"/>
        </w:rPr>
        <w:t>（</w:t>
      </w:r>
      <w:r w:rsidRPr="0039664F">
        <w:rPr>
          <w:rFonts w:cs="Times New Roman" w:hint="eastAsia"/>
          <w:color w:val="4D5156"/>
          <w:szCs w:val="24"/>
          <w:shd w:val="clear" w:color="auto" w:fill="FFFFFF"/>
        </w:rPr>
        <w:t>內嵌</w:t>
      </w:r>
      <w:r w:rsidRPr="0039664F">
        <w:rPr>
          <w:rFonts w:cs="Times New Roman" w:hint="eastAsia"/>
          <w:color w:val="4D5156"/>
          <w:szCs w:val="24"/>
          <w:shd w:val="clear" w:color="auto" w:fill="FFFFFF"/>
        </w:rPr>
        <w:t xml:space="preserve"> + </w:t>
      </w:r>
      <w:r w:rsidRPr="0039664F">
        <w:rPr>
          <w:rFonts w:cs="Times New Roman" w:hint="eastAsia"/>
          <w:color w:val="4D5156"/>
          <w:szCs w:val="24"/>
          <w:shd w:val="clear" w:color="auto" w:fill="FFFFFF"/>
        </w:rPr>
        <w:t>修正字幕</w:t>
      </w:r>
      <w:r w:rsidRPr="000776EB">
        <w:rPr>
          <w:rFonts w:cs="Times New Roman"/>
          <w:color w:val="4D5156"/>
          <w:szCs w:val="24"/>
          <w:shd w:val="clear" w:color="auto" w:fill="FFFFFF"/>
        </w:rPr>
        <w:t>）</w:t>
      </w:r>
    </w:p>
    <w:p w14:paraId="68559164" w14:textId="548F2DE2" w:rsidR="003C7140" w:rsidRDefault="003C7140" w:rsidP="00587375">
      <w:pPr>
        <w:pStyle w:val="Heading1"/>
        <w:numPr>
          <w:ilvl w:val="0"/>
          <w:numId w:val="0"/>
        </w:numPr>
      </w:pPr>
      <w:r w:rsidRPr="00F07B0D">
        <w:t>Implementation-Related Acknowledgements</w:t>
      </w:r>
    </w:p>
    <w:p w14:paraId="35B7A1F7" w14:textId="77777777" w:rsidR="00BC20A5" w:rsidRDefault="00BC4CC4" w:rsidP="00BC4CC4">
      <w:pPr>
        <w:pStyle w:val="ListParagraph"/>
        <w:numPr>
          <w:ilvl w:val="0"/>
          <w:numId w:val="8"/>
        </w:numPr>
      </w:pPr>
      <w:r>
        <w:t xml:space="preserve">Super Resolution: </w:t>
      </w:r>
      <w:hyperlink r:id="rId36" w:history="1">
        <w:r w:rsidR="00BC20A5" w:rsidRPr="00437138">
          <w:rPr>
            <w:rStyle w:val="Hyperlink"/>
          </w:rPr>
          <w:t>https://github.com/xinntao/Real-ESRGAN</w:t>
        </w:r>
      </w:hyperlink>
    </w:p>
    <w:p w14:paraId="60CD4523" w14:textId="77777777" w:rsidR="00BC20A5" w:rsidRDefault="00BC4CC4" w:rsidP="00BC4CC4">
      <w:pPr>
        <w:pStyle w:val="ListParagraph"/>
        <w:numPr>
          <w:ilvl w:val="0"/>
          <w:numId w:val="8"/>
        </w:numPr>
      </w:pPr>
      <w:r>
        <w:t>PyQt5 Drag-a</w:t>
      </w:r>
      <w:bookmarkStart w:id="11" w:name="_GoBack"/>
      <w:bookmarkEnd w:id="11"/>
      <w:r>
        <w:t xml:space="preserve">nd-drop: </w:t>
      </w:r>
      <w:hyperlink r:id="rId37" w:history="1">
        <w:r w:rsidR="00BC20A5" w:rsidRPr="00437138">
          <w:rPr>
            <w:rStyle w:val="Hyperlink"/>
          </w:rPr>
          <w:t>https://gist.github.com/peace098beat/db8ef7161508e6500ebe</w:t>
        </w:r>
      </w:hyperlink>
    </w:p>
    <w:p w14:paraId="3DE249B3" w14:textId="77777777" w:rsidR="00BC20A5" w:rsidRDefault="00BC4CC4" w:rsidP="00BC4CC4">
      <w:pPr>
        <w:pStyle w:val="ListParagraph"/>
        <w:numPr>
          <w:ilvl w:val="0"/>
          <w:numId w:val="8"/>
        </w:numPr>
      </w:pPr>
      <w:r>
        <w:t xml:space="preserve">PyQt5 Open a directory in the file explorer: </w:t>
      </w:r>
      <w:hyperlink r:id="rId38" w:history="1">
        <w:r w:rsidR="00BC20A5" w:rsidRPr="00437138">
          <w:rPr>
            <w:rStyle w:val="Hyperlink"/>
          </w:rPr>
          <w:t>https://stackoverflow.com/questions/6631299/python-opening-a-folder-in-explorer-nautilus-finder</w:t>
        </w:r>
      </w:hyperlink>
    </w:p>
    <w:p w14:paraId="2D3226C7" w14:textId="77777777" w:rsidR="00BC20A5" w:rsidRDefault="00BC4CC4" w:rsidP="00BC4CC4">
      <w:pPr>
        <w:pStyle w:val="ListParagraph"/>
        <w:numPr>
          <w:ilvl w:val="0"/>
          <w:numId w:val="8"/>
        </w:numPr>
      </w:pPr>
      <w:r>
        <w:t xml:space="preserve">Brent's method: </w:t>
      </w:r>
      <w:hyperlink r:id="rId39" w:anchor="scipy.optimize.brent" w:history="1">
        <w:r w:rsidR="00BC20A5" w:rsidRPr="00437138">
          <w:rPr>
            <w:rStyle w:val="Hyperlink"/>
          </w:rPr>
          <w:t>https://docs.scipy.org/doc/scipy/reference/generated/scipy.optimize.brent.html#scipy.optimize.brent</w:t>
        </w:r>
      </w:hyperlink>
    </w:p>
    <w:p w14:paraId="78067675" w14:textId="77777777" w:rsidR="003915ED" w:rsidRDefault="00BC4CC4" w:rsidP="00BC4CC4">
      <w:pPr>
        <w:pStyle w:val="ListParagraph"/>
        <w:numPr>
          <w:ilvl w:val="0"/>
          <w:numId w:val="8"/>
        </w:numPr>
      </w:pPr>
      <w:r>
        <w:t xml:space="preserve">Minimum-cut: </w:t>
      </w:r>
      <w:hyperlink r:id="rId40" w:history="1">
        <w:r w:rsidR="00523526" w:rsidRPr="00437138">
          <w:rPr>
            <w:rStyle w:val="Hyperlink"/>
          </w:rPr>
          <w:t>https://networkx.org/documentation/stable/reference/algorithms/generated/networkx.algorithms.flow.minimum_cut.html</w:t>
        </w:r>
      </w:hyperlink>
    </w:p>
    <w:p w14:paraId="2AFB625D" w14:textId="77777777" w:rsidR="005D264F" w:rsidRPr="004A6610" w:rsidRDefault="006B0A45" w:rsidP="00957643">
      <w:pPr>
        <w:pStyle w:val="Heading1"/>
        <w:numPr>
          <w:ilvl w:val="0"/>
          <w:numId w:val="0"/>
        </w:numPr>
      </w:pPr>
      <w:r w:rsidRPr="00F07B0D">
        <w:t>Reference</w:t>
      </w:r>
    </w:p>
    <w:p w14:paraId="08F94701" w14:textId="77777777" w:rsidR="00030026" w:rsidRPr="00030026" w:rsidRDefault="005D264F" w:rsidP="00F50F26">
      <w:pPr>
        <w:pStyle w:val="EndNoteBibliography"/>
        <w:spacing w:after="0"/>
        <w:ind w:left="720" w:hanging="720"/>
        <w:jc w:val="both"/>
      </w:pPr>
      <w:r w:rsidRPr="00C74DE0">
        <w:rPr>
          <w:szCs w:val="24"/>
        </w:rPr>
        <w:fldChar w:fldCharType="begin"/>
      </w:r>
      <w:r w:rsidRPr="00C74DE0">
        <w:rPr>
          <w:szCs w:val="24"/>
        </w:rPr>
        <w:instrText xml:space="preserve"> ADDIN EN.REFLIST </w:instrText>
      </w:r>
      <w:r w:rsidRPr="00C74DE0">
        <w:rPr>
          <w:szCs w:val="24"/>
        </w:rPr>
        <w:fldChar w:fldCharType="separate"/>
      </w:r>
      <w:r w:rsidR="00030026" w:rsidRPr="00030026">
        <w:t xml:space="preserve">Boykov, Y. Y., &amp; Jolly, M.-P. (2001). Interactive graph cuts for optimal boundary &amp; region segmentation of objects in ND images. Proceedings eighth IEEE international conference on computer vision. ICCV 2001, </w:t>
      </w:r>
    </w:p>
    <w:p w14:paraId="5E25B433" w14:textId="77777777" w:rsidR="00030026" w:rsidRDefault="00030026" w:rsidP="00F50F26">
      <w:pPr>
        <w:pStyle w:val="EndNoteBibliography"/>
        <w:spacing w:after="0"/>
        <w:ind w:left="720" w:hanging="720"/>
        <w:jc w:val="both"/>
      </w:pPr>
      <w:r w:rsidRPr="00030026">
        <w:t xml:space="preserve">Cohen-Or, D., Sorkine, O., Gal, R., Leyvand, T., &amp; Xu, Y.-Q. (2006). Color harmonization. In </w:t>
      </w:r>
      <w:r w:rsidRPr="00030026">
        <w:rPr>
          <w:i/>
        </w:rPr>
        <w:t>ACM SIGGRAPH 2006 Papers</w:t>
      </w:r>
      <w:r w:rsidRPr="00030026">
        <w:t xml:space="preserve"> (pp. 624-630).</w:t>
      </w:r>
    </w:p>
    <w:p w14:paraId="677EE343" w14:textId="77777777" w:rsidR="003B1B76" w:rsidRPr="00830C07" w:rsidRDefault="003B1B76" w:rsidP="00F50F26">
      <w:pPr>
        <w:pStyle w:val="EndNoteBibliography"/>
        <w:spacing w:after="0"/>
        <w:ind w:left="720" w:hanging="720"/>
        <w:jc w:val="both"/>
        <w:rPr>
          <w:lang w:val="nb-NO"/>
        </w:rPr>
      </w:pPr>
      <w:r>
        <w:t xml:space="preserve">Matsuda, Y. 1995. Color design. </w:t>
      </w:r>
      <w:r w:rsidRPr="00830C07">
        <w:rPr>
          <w:lang w:val="nb-NO"/>
        </w:rPr>
        <w:t>Asakura Shoten.</w:t>
      </w:r>
    </w:p>
    <w:p w14:paraId="09E18046" w14:textId="77777777" w:rsidR="00030026" w:rsidRPr="00030026" w:rsidRDefault="00030026" w:rsidP="00F50F26">
      <w:pPr>
        <w:pStyle w:val="EndNoteBibliography"/>
        <w:spacing w:after="0"/>
        <w:ind w:left="720" w:hanging="720"/>
        <w:jc w:val="both"/>
      </w:pPr>
      <w:r w:rsidRPr="00830C07">
        <w:rPr>
          <w:lang w:val="nb-NO"/>
        </w:rPr>
        <w:t xml:space="preserve">Press, W. H., Teukolsky, S. A., Vetterling, W. T., &amp; Flannery, B. P. (2007). </w:t>
      </w:r>
      <w:r w:rsidRPr="00030026">
        <w:rPr>
          <w:i/>
        </w:rPr>
        <w:t>Numerical recipes 3rd edition: The art of scientific computing</w:t>
      </w:r>
      <w:r w:rsidRPr="00030026">
        <w:t xml:space="preserve">. Cambridge university press. </w:t>
      </w:r>
    </w:p>
    <w:p w14:paraId="2B02A55E" w14:textId="77777777" w:rsidR="00030026" w:rsidRPr="00030026" w:rsidRDefault="00030026" w:rsidP="00F50F26">
      <w:pPr>
        <w:pStyle w:val="EndNoteBibliography"/>
        <w:spacing w:after="0"/>
        <w:ind w:left="720" w:hanging="720"/>
        <w:jc w:val="both"/>
      </w:pPr>
      <w:r w:rsidRPr="00030026">
        <w:t xml:space="preserve">Rother, C., Kolmogorov, V., &amp; Blake, A. (2004). " GrabCut" interactive foreground extraction using iterated graph cuts. </w:t>
      </w:r>
      <w:r w:rsidRPr="00030026">
        <w:rPr>
          <w:i/>
        </w:rPr>
        <w:t>ACM transactions on graphics (TOG)</w:t>
      </w:r>
      <w:r w:rsidRPr="00030026">
        <w:t>,</w:t>
      </w:r>
      <w:r w:rsidRPr="00030026">
        <w:rPr>
          <w:i/>
        </w:rPr>
        <w:t xml:space="preserve"> 23</w:t>
      </w:r>
      <w:r w:rsidRPr="00030026">
        <w:t xml:space="preserve">(3), 309-314. </w:t>
      </w:r>
    </w:p>
    <w:p w14:paraId="1F8ED9DF" w14:textId="77777777" w:rsidR="00030026" w:rsidRPr="00030026" w:rsidRDefault="00030026" w:rsidP="00F50F26">
      <w:pPr>
        <w:pStyle w:val="EndNoteBibliography"/>
        <w:spacing w:after="0"/>
        <w:ind w:left="720" w:hanging="720"/>
        <w:jc w:val="both"/>
      </w:pPr>
      <w:r w:rsidRPr="00030026">
        <w:t xml:space="preserve">Tokumaru, M., Muranaka, N., &amp; Imanishi, S. (2002). Color design support system considering color harmony. 2002 IEEE world congress on computational intelligence. 2002 IEEE international conference on fuzzy systems. FUZZ-IEEE'02. Proceedings (Cat. No. 02CH37291), </w:t>
      </w:r>
    </w:p>
    <w:p w14:paraId="464907DE" w14:textId="77777777" w:rsidR="00030026" w:rsidRPr="00030026" w:rsidRDefault="00030026" w:rsidP="00267668">
      <w:pPr>
        <w:pStyle w:val="EndNoteBibliography"/>
        <w:spacing w:after="0"/>
        <w:ind w:left="720" w:hanging="720"/>
        <w:jc w:val="both"/>
      </w:pPr>
      <w:r w:rsidRPr="00030026">
        <w:t xml:space="preserve">Wang, X., Xie, L., Dong, C., &amp; Shan, Y. (2021). Real-esrgan: Training real-world blind super-resolution with pure synthetic data. Proceedings of the IEEE/CVF International Conference on Computer Vision, </w:t>
      </w:r>
    </w:p>
    <w:p w14:paraId="7ABFB0E7" w14:textId="77777777" w:rsidR="005D264F" w:rsidRPr="00C74DE0" w:rsidRDefault="005D264F" w:rsidP="00013407">
      <w:pPr>
        <w:jc w:val="both"/>
      </w:pPr>
      <w:r w:rsidRPr="00C74DE0">
        <w:fldChar w:fldCharType="end"/>
      </w:r>
    </w:p>
    <w:sectPr w:rsidR="005D264F" w:rsidRPr="00C74DE0">
      <w:headerReference w:type="default" r:id="rId41"/>
      <w:footerReference w:type="default" r:id="rId4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83B283C" w14:textId="77777777" w:rsidR="00420FDF" w:rsidRDefault="00420FDF" w:rsidP="00ED174D">
      <w:pPr>
        <w:spacing w:after="0" w:line="240" w:lineRule="auto"/>
      </w:pPr>
      <w:r>
        <w:separator/>
      </w:r>
    </w:p>
  </w:endnote>
  <w:endnote w:type="continuationSeparator" w:id="0">
    <w:p w14:paraId="1E2EDCFA" w14:textId="77777777" w:rsidR="00420FDF" w:rsidRDefault="00420FDF" w:rsidP="00ED17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43698441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7D0F8C7" w14:textId="77777777" w:rsidR="00F91C2A" w:rsidRDefault="00F91C2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6E49526" w14:textId="77777777" w:rsidR="00F91C2A" w:rsidRDefault="00F91C2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40D896A" w14:textId="77777777" w:rsidR="00420FDF" w:rsidRDefault="00420FDF" w:rsidP="00ED174D">
      <w:pPr>
        <w:spacing w:after="0" w:line="240" w:lineRule="auto"/>
      </w:pPr>
      <w:r>
        <w:separator/>
      </w:r>
    </w:p>
  </w:footnote>
  <w:footnote w:type="continuationSeparator" w:id="0">
    <w:p w14:paraId="288EEF2A" w14:textId="77777777" w:rsidR="00420FDF" w:rsidRDefault="00420FDF" w:rsidP="00ED174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D7FA500" w14:textId="282CEFD6" w:rsidR="001C69EB" w:rsidRPr="001C69EB" w:rsidRDefault="0076625B" w:rsidP="001C69EB">
    <w:pPr>
      <w:pStyle w:val="Header"/>
      <w:jc w:val="right"/>
      <w:rPr>
        <w:sz w:val="18"/>
        <w:szCs w:val="18"/>
      </w:rPr>
    </w:pPr>
    <w:r>
      <w:rPr>
        <w:sz w:val="18"/>
        <w:szCs w:val="18"/>
      </w:rPr>
      <w:t>G</w:t>
    </w:r>
    <w:r w:rsidR="001C69EB" w:rsidRPr="001C69EB">
      <w:rPr>
        <w:sz w:val="18"/>
        <w:szCs w:val="18"/>
      </w:rPr>
      <w:t xml:space="preserve">ithub repo: </w:t>
    </w:r>
    <w:hyperlink r:id="rId1" w:history="1">
      <w:r w:rsidR="001C69EB" w:rsidRPr="001C69EB">
        <w:rPr>
          <w:rStyle w:val="Hyperlink"/>
          <w:sz w:val="18"/>
          <w:szCs w:val="18"/>
        </w:rPr>
        <w:t>https://github.com/Rekkursion/ColorHarmonization_Qt.git</w:t>
      </w:r>
    </w:hyperlink>
  </w:p>
  <w:p w14:paraId="58DE4C6F" w14:textId="77777777" w:rsidR="001C69EB" w:rsidRDefault="001C69E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8E0529"/>
    <w:multiLevelType w:val="hybridMultilevel"/>
    <w:tmpl w:val="52B2FF8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153627"/>
    <w:multiLevelType w:val="hybridMultilevel"/>
    <w:tmpl w:val="7132FC0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8E86ABC"/>
    <w:multiLevelType w:val="hybridMultilevel"/>
    <w:tmpl w:val="1220D2B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243D7D8A"/>
    <w:multiLevelType w:val="hybridMultilevel"/>
    <w:tmpl w:val="F8AA4162"/>
    <w:lvl w:ilvl="0" w:tplc="AC3E752E">
      <w:start w:val="1"/>
      <w:numFmt w:val="decimal"/>
      <w:pStyle w:val="Heading1"/>
      <w:lvlText w:val="%1."/>
      <w:lvlJc w:val="left"/>
      <w:pPr>
        <w:ind w:left="360" w:hanging="360"/>
      </w:p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B4220402">
      <w:start w:val="1"/>
      <w:numFmt w:val="lowerLetter"/>
      <w:lvlText w:val="%3."/>
      <w:lvlJc w:val="left"/>
      <w:pPr>
        <w:ind w:left="1800" w:hanging="18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25E32CD7"/>
    <w:multiLevelType w:val="hybridMultilevel"/>
    <w:tmpl w:val="7D629E28"/>
    <w:lvl w:ilvl="0" w:tplc="00A4D93C">
      <w:start w:val="1"/>
      <w:numFmt w:val="upperLetter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4FD5ADC"/>
    <w:multiLevelType w:val="hybridMultilevel"/>
    <w:tmpl w:val="52B2FF84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5BD37321"/>
    <w:multiLevelType w:val="hybridMultilevel"/>
    <w:tmpl w:val="1A688174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5F5C19FE"/>
    <w:multiLevelType w:val="hybridMultilevel"/>
    <w:tmpl w:val="1A688174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3"/>
  </w:num>
  <w:num w:numId="2">
    <w:abstractNumId w:val="0"/>
  </w:num>
  <w:num w:numId="3">
    <w:abstractNumId w:val="5"/>
  </w:num>
  <w:num w:numId="4">
    <w:abstractNumId w:val="2"/>
  </w:num>
  <w:num w:numId="5">
    <w:abstractNumId w:val="6"/>
  </w:num>
  <w:num w:numId="6">
    <w:abstractNumId w:val="4"/>
  </w:num>
  <w:num w:numId="7">
    <w:abstractNumId w:val="7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twasepvawzapgedv59pe50ipppwe9z52v50&quot;&gt;icg_2023_proj&lt;record-ids&gt;&lt;item&gt;1&lt;/item&gt;&lt;item&gt;2&lt;/item&gt;&lt;item&gt;3&lt;/item&gt;&lt;item&gt;4&lt;/item&gt;&lt;item&gt;5&lt;/item&gt;&lt;item&gt;6&lt;/item&gt;&lt;/record-ids&gt;&lt;/item&gt;&lt;/Libraries&gt;"/>
  </w:docVars>
  <w:rsids>
    <w:rsidRoot w:val="00923017"/>
    <w:rsid w:val="00000DD0"/>
    <w:rsid w:val="000033F1"/>
    <w:rsid w:val="00003B4F"/>
    <w:rsid w:val="00004552"/>
    <w:rsid w:val="00006926"/>
    <w:rsid w:val="000075F8"/>
    <w:rsid w:val="00007FF4"/>
    <w:rsid w:val="0001117B"/>
    <w:rsid w:val="000114A1"/>
    <w:rsid w:val="00011EFD"/>
    <w:rsid w:val="00013407"/>
    <w:rsid w:val="00014B6F"/>
    <w:rsid w:val="00015058"/>
    <w:rsid w:val="00017777"/>
    <w:rsid w:val="00021705"/>
    <w:rsid w:val="00022003"/>
    <w:rsid w:val="00022D64"/>
    <w:rsid w:val="000236D2"/>
    <w:rsid w:val="0002472E"/>
    <w:rsid w:val="00027109"/>
    <w:rsid w:val="00030026"/>
    <w:rsid w:val="00030124"/>
    <w:rsid w:val="00031169"/>
    <w:rsid w:val="000318C7"/>
    <w:rsid w:val="000323E8"/>
    <w:rsid w:val="0003254B"/>
    <w:rsid w:val="0003267E"/>
    <w:rsid w:val="00032AFA"/>
    <w:rsid w:val="000337C1"/>
    <w:rsid w:val="00033D51"/>
    <w:rsid w:val="000351AF"/>
    <w:rsid w:val="000358F4"/>
    <w:rsid w:val="000408BA"/>
    <w:rsid w:val="00043101"/>
    <w:rsid w:val="00045C79"/>
    <w:rsid w:val="00046090"/>
    <w:rsid w:val="000479EB"/>
    <w:rsid w:val="000532DD"/>
    <w:rsid w:val="00054A7B"/>
    <w:rsid w:val="0005571F"/>
    <w:rsid w:val="00055E4A"/>
    <w:rsid w:val="00056BF5"/>
    <w:rsid w:val="0005727E"/>
    <w:rsid w:val="00060B55"/>
    <w:rsid w:val="00061859"/>
    <w:rsid w:val="000674E1"/>
    <w:rsid w:val="000703DD"/>
    <w:rsid w:val="000710FF"/>
    <w:rsid w:val="000716A8"/>
    <w:rsid w:val="00071D89"/>
    <w:rsid w:val="000728CE"/>
    <w:rsid w:val="00072B1C"/>
    <w:rsid w:val="000732A6"/>
    <w:rsid w:val="0007376B"/>
    <w:rsid w:val="000776CF"/>
    <w:rsid w:val="000776EB"/>
    <w:rsid w:val="000803A4"/>
    <w:rsid w:val="00083FEA"/>
    <w:rsid w:val="00084975"/>
    <w:rsid w:val="00084AAF"/>
    <w:rsid w:val="00085668"/>
    <w:rsid w:val="00093E23"/>
    <w:rsid w:val="00096501"/>
    <w:rsid w:val="000A0587"/>
    <w:rsid w:val="000A1573"/>
    <w:rsid w:val="000A2A56"/>
    <w:rsid w:val="000A4AE8"/>
    <w:rsid w:val="000A57C3"/>
    <w:rsid w:val="000A5FE7"/>
    <w:rsid w:val="000A6A0C"/>
    <w:rsid w:val="000B080F"/>
    <w:rsid w:val="000B378C"/>
    <w:rsid w:val="000B38E4"/>
    <w:rsid w:val="000B40EF"/>
    <w:rsid w:val="000B63B2"/>
    <w:rsid w:val="000B6525"/>
    <w:rsid w:val="000B7BF4"/>
    <w:rsid w:val="000C0561"/>
    <w:rsid w:val="000C1618"/>
    <w:rsid w:val="000C1EDF"/>
    <w:rsid w:val="000C23BF"/>
    <w:rsid w:val="000C321C"/>
    <w:rsid w:val="000C4A07"/>
    <w:rsid w:val="000C679F"/>
    <w:rsid w:val="000C6BC5"/>
    <w:rsid w:val="000C77E7"/>
    <w:rsid w:val="000D0B5F"/>
    <w:rsid w:val="000D1003"/>
    <w:rsid w:val="000D1766"/>
    <w:rsid w:val="000D2148"/>
    <w:rsid w:val="000D2589"/>
    <w:rsid w:val="000D2AF8"/>
    <w:rsid w:val="000D4DBC"/>
    <w:rsid w:val="000D754C"/>
    <w:rsid w:val="000D7EFC"/>
    <w:rsid w:val="000E0543"/>
    <w:rsid w:val="000E2088"/>
    <w:rsid w:val="000E446E"/>
    <w:rsid w:val="000E62B4"/>
    <w:rsid w:val="000F16F6"/>
    <w:rsid w:val="000F17D9"/>
    <w:rsid w:val="000F1855"/>
    <w:rsid w:val="000F2203"/>
    <w:rsid w:val="000F3EA0"/>
    <w:rsid w:val="000F5B61"/>
    <w:rsid w:val="000F67FB"/>
    <w:rsid w:val="000F7516"/>
    <w:rsid w:val="000F7580"/>
    <w:rsid w:val="001002A8"/>
    <w:rsid w:val="00100396"/>
    <w:rsid w:val="00100B8A"/>
    <w:rsid w:val="00100EB6"/>
    <w:rsid w:val="00101E38"/>
    <w:rsid w:val="00102132"/>
    <w:rsid w:val="00102686"/>
    <w:rsid w:val="00102D9F"/>
    <w:rsid w:val="001043B9"/>
    <w:rsid w:val="0010465A"/>
    <w:rsid w:val="00106104"/>
    <w:rsid w:val="001071BC"/>
    <w:rsid w:val="001075B0"/>
    <w:rsid w:val="00110D95"/>
    <w:rsid w:val="00113C7C"/>
    <w:rsid w:val="001142FC"/>
    <w:rsid w:val="0011717D"/>
    <w:rsid w:val="00117271"/>
    <w:rsid w:val="00117563"/>
    <w:rsid w:val="00123235"/>
    <w:rsid w:val="0012357F"/>
    <w:rsid w:val="00123DB7"/>
    <w:rsid w:val="00125164"/>
    <w:rsid w:val="00125B47"/>
    <w:rsid w:val="00126284"/>
    <w:rsid w:val="00127F88"/>
    <w:rsid w:val="00130C8A"/>
    <w:rsid w:val="00130E8A"/>
    <w:rsid w:val="00130F7B"/>
    <w:rsid w:val="0013536D"/>
    <w:rsid w:val="00137157"/>
    <w:rsid w:val="00141DC5"/>
    <w:rsid w:val="00142983"/>
    <w:rsid w:val="00145847"/>
    <w:rsid w:val="00145E7E"/>
    <w:rsid w:val="00150517"/>
    <w:rsid w:val="00151262"/>
    <w:rsid w:val="00151BDC"/>
    <w:rsid w:val="001527B6"/>
    <w:rsid w:val="00152D55"/>
    <w:rsid w:val="00153B78"/>
    <w:rsid w:val="001568DE"/>
    <w:rsid w:val="00157C22"/>
    <w:rsid w:val="00160FFF"/>
    <w:rsid w:val="00161279"/>
    <w:rsid w:val="00161C2E"/>
    <w:rsid w:val="001637FE"/>
    <w:rsid w:val="0016442D"/>
    <w:rsid w:val="0016620F"/>
    <w:rsid w:val="001745BC"/>
    <w:rsid w:val="00175328"/>
    <w:rsid w:val="00177C4F"/>
    <w:rsid w:val="00180F39"/>
    <w:rsid w:val="00186AA6"/>
    <w:rsid w:val="00190069"/>
    <w:rsid w:val="00192010"/>
    <w:rsid w:val="00197BF2"/>
    <w:rsid w:val="001A192C"/>
    <w:rsid w:val="001A39E6"/>
    <w:rsid w:val="001A3B44"/>
    <w:rsid w:val="001A47EF"/>
    <w:rsid w:val="001A4DDE"/>
    <w:rsid w:val="001B0109"/>
    <w:rsid w:val="001B068C"/>
    <w:rsid w:val="001B0FF4"/>
    <w:rsid w:val="001B19B0"/>
    <w:rsid w:val="001B24F5"/>
    <w:rsid w:val="001B2754"/>
    <w:rsid w:val="001B2C2D"/>
    <w:rsid w:val="001B3A7D"/>
    <w:rsid w:val="001B3D9C"/>
    <w:rsid w:val="001B48D2"/>
    <w:rsid w:val="001C0DFB"/>
    <w:rsid w:val="001C2D1C"/>
    <w:rsid w:val="001C3D6E"/>
    <w:rsid w:val="001C4AD0"/>
    <w:rsid w:val="001C522D"/>
    <w:rsid w:val="001C5260"/>
    <w:rsid w:val="001C6715"/>
    <w:rsid w:val="001C69EB"/>
    <w:rsid w:val="001C6AD3"/>
    <w:rsid w:val="001D2AA5"/>
    <w:rsid w:val="001D70D2"/>
    <w:rsid w:val="001D7240"/>
    <w:rsid w:val="001E04E1"/>
    <w:rsid w:val="001E0EC0"/>
    <w:rsid w:val="001E10B6"/>
    <w:rsid w:val="001E4402"/>
    <w:rsid w:val="001E68B4"/>
    <w:rsid w:val="001E7A19"/>
    <w:rsid w:val="001F035A"/>
    <w:rsid w:val="001F1700"/>
    <w:rsid w:val="001F40D3"/>
    <w:rsid w:val="001F4788"/>
    <w:rsid w:val="001F5950"/>
    <w:rsid w:val="001F7528"/>
    <w:rsid w:val="00201998"/>
    <w:rsid w:val="00204A87"/>
    <w:rsid w:val="00205647"/>
    <w:rsid w:val="002077DC"/>
    <w:rsid w:val="00210091"/>
    <w:rsid w:val="0021101D"/>
    <w:rsid w:val="002114CD"/>
    <w:rsid w:val="00213CF0"/>
    <w:rsid w:val="00216ABB"/>
    <w:rsid w:val="002207D7"/>
    <w:rsid w:val="00223D89"/>
    <w:rsid w:val="0022476F"/>
    <w:rsid w:val="002248DC"/>
    <w:rsid w:val="00224938"/>
    <w:rsid w:val="002304B1"/>
    <w:rsid w:val="00232357"/>
    <w:rsid w:val="002334E3"/>
    <w:rsid w:val="00233F30"/>
    <w:rsid w:val="00234A91"/>
    <w:rsid w:val="00234B9C"/>
    <w:rsid w:val="002357A6"/>
    <w:rsid w:val="00235E56"/>
    <w:rsid w:val="00236281"/>
    <w:rsid w:val="00236361"/>
    <w:rsid w:val="00240FC9"/>
    <w:rsid w:val="0024222C"/>
    <w:rsid w:val="00242FB7"/>
    <w:rsid w:val="00243109"/>
    <w:rsid w:val="00244819"/>
    <w:rsid w:val="0024582D"/>
    <w:rsid w:val="002460B6"/>
    <w:rsid w:val="00246C6A"/>
    <w:rsid w:val="00247E4B"/>
    <w:rsid w:val="00252CC4"/>
    <w:rsid w:val="00253BDA"/>
    <w:rsid w:val="00255476"/>
    <w:rsid w:val="00255780"/>
    <w:rsid w:val="002559DD"/>
    <w:rsid w:val="002559E2"/>
    <w:rsid w:val="00256516"/>
    <w:rsid w:val="00257EA6"/>
    <w:rsid w:val="0026008F"/>
    <w:rsid w:val="00260332"/>
    <w:rsid w:val="00261B04"/>
    <w:rsid w:val="00262884"/>
    <w:rsid w:val="00263C5A"/>
    <w:rsid w:val="00263D31"/>
    <w:rsid w:val="00264209"/>
    <w:rsid w:val="00264A3B"/>
    <w:rsid w:val="002652DB"/>
    <w:rsid w:val="00265988"/>
    <w:rsid w:val="00267668"/>
    <w:rsid w:val="002677F9"/>
    <w:rsid w:val="00267D1C"/>
    <w:rsid w:val="00270102"/>
    <w:rsid w:val="0027017C"/>
    <w:rsid w:val="0027086F"/>
    <w:rsid w:val="00271DAD"/>
    <w:rsid w:val="00274A02"/>
    <w:rsid w:val="00275ECA"/>
    <w:rsid w:val="00281232"/>
    <w:rsid w:val="00281815"/>
    <w:rsid w:val="00293FA2"/>
    <w:rsid w:val="0029490E"/>
    <w:rsid w:val="00296441"/>
    <w:rsid w:val="0029667F"/>
    <w:rsid w:val="00297F41"/>
    <w:rsid w:val="002A11F3"/>
    <w:rsid w:val="002A1687"/>
    <w:rsid w:val="002A2742"/>
    <w:rsid w:val="002A77D3"/>
    <w:rsid w:val="002B051D"/>
    <w:rsid w:val="002B0936"/>
    <w:rsid w:val="002B0B94"/>
    <w:rsid w:val="002B0BB7"/>
    <w:rsid w:val="002B0C91"/>
    <w:rsid w:val="002B13F6"/>
    <w:rsid w:val="002B22B4"/>
    <w:rsid w:val="002B3258"/>
    <w:rsid w:val="002B3D60"/>
    <w:rsid w:val="002B3EDA"/>
    <w:rsid w:val="002B426B"/>
    <w:rsid w:val="002B5D67"/>
    <w:rsid w:val="002B7446"/>
    <w:rsid w:val="002C1E3A"/>
    <w:rsid w:val="002C1F51"/>
    <w:rsid w:val="002C2ADA"/>
    <w:rsid w:val="002C2EE6"/>
    <w:rsid w:val="002C624C"/>
    <w:rsid w:val="002C7BE2"/>
    <w:rsid w:val="002D4187"/>
    <w:rsid w:val="002D56C8"/>
    <w:rsid w:val="002D6F5F"/>
    <w:rsid w:val="002D70CB"/>
    <w:rsid w:val="002D70EA"/>
    <w:rsid w:val="002E1CE0"/>
    <w:rsid w:val="002E2651"/>
    <w:rsid w:val="002E31C4"/>
    <w:rsid w:val="002E3CF0"/>
    <w:rsid w:val="002E5953"/>
    <w:rsid w:val="002E6697"/>
    <w:rsid w:val="002E6A9A"/>
    <w:rsid w:val="002E74E8"/>
    <w:rsid w:val="002E76FB"/>
    <w:rsid w:val="002E794A"/>
    <w:rsid w:val="002E7CF4"/>
    <w:rsid w:val="002F18B1"/>
    <w:rsid w:val="002F2808"/>
    <w:rsid w:val="002F361E"/>
    <w:rsid w:val="002F3FB2"/>
    <w:rsid w:val="002F4D19"/>
    <w:rsid w:val="002F5DC4"/>
    <w:rsid w:val="00300FC9"/>
    <w:rsid w:val="0030249E"/>
    <w:rsid w:val="00305E67"/>
    <w:rsid w:val="00306ECC"/>
    <w:rsid w:val="0030770D"/>
    <w:rsid w:val="00310448"/>
    <w:rsid w:val="0031103F"/>
    <w:rsid w:val="00311188"/>
    <w:rsid w:val="0031231B"/>
    <w:rsid w:val="003123DC"/>
    <w:rsid w:val="00312645"/>
    <w:rsid w:val="0031532F"/>
    <w:rsid w:val="00315945"/>
    <w:rsid w:val="003169F6"/>
    <w:rsid w:val="003175C1"/>
    <w:rsid w:val="00317EB7"/>
    <w:rsid w:val="00322952"/>
    <w:rsid w:val="003242B9"/>
    <w:rsid w:val="003249AB"/>
    <w:rsid w:val="00325B67"/>
    <w:rsid w:val="00325CB3"/>
    <w:rsid w:val="00325FE0"/>
    <w:rsid w:val="00325FF3"/>
    <w:rsid w:val="00327742"/>
    <w:rsid w:val="003306B5"/>
    <w:rsid w:val="0033189E"/>
    <w:rsid w:val="00332517"/>
    <w:rsid w:val="00333949"/>
    <w:rsid w:val="00336732"/>
    <w:rsid w:val="00336B8A"/>
    <w:rsid w:val="00343A98"/>
    <w:rsid w:val="003444AA"/>
    <w:rsid w:val="003448C6"/>
    <w:rsid w:val="00345EA0"/>
    <w:rsid w:val="00345FAC"/>
    <w:rsid w:val="00347A29"/>
    <w:rsid w:val="00347AFB"/>
    <w:rsid w:val="00347BD7"/>
    <w:rsid w:val="00350E10"/>
    <w:rsid w:val="0035518C"/>
    <w:rsid w:val="0035659C"/>
    <w:rsid w:val="00357018"/>
    <w:rsid w:val="0036177F"/>
    <w:rsid w:val="00363CA7"/>
    <w:rsid w:val="00366F09"/>
    <w:rsid w:val="00370A1A"/>
    <w:rsid w:val="003761F4"/>
    <w:rsid w:val="00377751"/>
    <w:rsid w:val="00381A4D"/>
    <w:rsid w:val="00383637"/>
    <w:rsid w:val="00383CCF"/>
    <w:rsid w:val="0038504E"/>
    <w:rsid w:val="00387E82"/>
    <w:rsid w:val="003915ED"/>
    <w:rsid w:val="003954E9"/>
    <w:rsid w:val="0039664F"/>
    <w:rsid w:val="00396EB5"/>
    <w:rsid w:val="003A006C"/>
    <w:rsid w:val="003A077C"/>
    <w:rsid w:val="003A1F05"/>
    <w:rsid w:val="003A2948"/>
    <w:rsid w:val="003A513F"/>
    <w:rsid w:val="003A5298"/>
    <w:rsid w:val="003A686A"/>
    <w:rsid w:val="003A704A"/>
    <w:rsid w:val="003A77C6"/>
    <w:rsid w:val="003A794D"/>
    <w:rsid w:val="003B04D3"/>
    <w:rsid w:val="003B113A"/>
    <w:rsid w:val="003B1B76"/>
    <w:rsid w:val="003B3395"/>
    <w:rsid w:val="003B54B7"/>
    <w:rsid w:val="003B59EF"/>
    <w:rsid w:val="003B5F19"/>
    <w:rsid w:val="003B6DAA"/>
    <w:rsid w:val="003B799A"/>
    <w:rsid w:val="003C1055"/>
    <w:rsid w:val="003C132A"/>
    <w:rsid w:val="003C2E81"/>
    <w:rsid w:val="003C333B"/>
    <w:rsid w:val="003C3A25"/>
    <w:rsid w:val="003C3EC4"/>
    <w:rsid w:val="003C5F34"/>
    <w:rsid w:val="003C7140"/>
    <w:rsid w:val="003D34A5"/>
    <w:rsid w:val="003D3FDD"/>
    <w:rsid w:val="003D5D17"/>
    <w:rsid w:val="003D61A2"/>
    <w:rsid w:val="003D7A1C"/>
    <w:rsid w:val="003D7AC8"/>
    <w:rsid w:val="003E488C"/>
    <w:rsid w:val="003E48E4"/>
    <w:rsid w:val="003E64B8"/>
    <w:rsid w:val="003E66EF"/>
    <w:rsid w:val="003E7594"/>
    <w:rsid w:val="003E7E00"/>
    <w:rsid w:val="003F394C"/>
    <w:rsid w:val="003F667F"/>
    <w:rsid w:val="003F6E30"/>
    <w:rsid w:val="003F76D6"/>
    <w:rsid w:val="004008F1"/>
    <w:rsid w:val="004013E6"/>
    <w:rsid w:val="00401F8F"/>
    <w:rsid w:val="004038C4"/>
    <w:rsid w:val="00404467"/>
    <w:rsid w:val="00413F11"/>
    <w:rsid w:val="00414BE3"/>
    <w:rsid w:val="00415097"/>
    <w:rsid w:val="00416F54"/>
    <w:rsid w:val="00417080"/>
    <w:rsid w:val="00420B31"/>
    <w:rsid w:val="00420FDF"/>
    <w:rsid w:val="004234A3"/>
    <w:rsid w:val="00424F67"/>
    <w:rsid w:val="00426271"/>
    <w:rsid w:val="00426F20"/>
    <w:rsid w:val="0043051E"/>
    <w:rsid w:val="00432F38"/>
    <w:rsid w:val="004334F5"/>
    <w:rsid w:val="0043424E"/>
    <w:rsid w:val="00434ADF"/>
    <w:rsid w:val="00434C57"/>
    <w:rsid w:val="00434D35"/>
    <w:rsid w:val="004351E1"/>
    <w:rsid w:val="004375F0"/>
    <w:rsid w:val="00440479"/>
    <w:rsid w:val="00441176"/>
    <w:rsid w:val="0044275E"/>
    <w:rsid w:val="0044319B"/>
    <w:rsid w:val="004454FB"/>
    <w:rsid w:val="00445788"/>
    <w:rsid w:val="004457D9"/>
    <w:rsid w:val="00446DD9"/>
    <w:rsid w:val="00447499"/>
    <w:rsid w:val="00451EDB"/>
    <w:rsid w:val="004524FC"/>
    <w:rsid w:val="00453CAA"/>
    <w:rsid w:val="00454738"/>
    <w:rsid w:val="0045575C"/>
    <w:rsid w:val="00456C81"/>
    <w:rsid w:val="00460CE6"/>
    <w:rsid w:val="00461027"/>
    <w:rsid w:val="00462DB1"/>
    <w:rsid w:val="004658DF"/>
    <w:rsid w:val="00466348"/>
    <w:rsid w:val="004706BB"/>
    <w:rsid w:val="004738C8"/>
    <w:rsid w:val="00474CDF"/>
    <w:rsid w:val="00475759"/>
    <w:rsid w:val="004776B5"/>
    <w:rsid w:val="00480055"/>
    <w:rsid w:val="0048375C"/>
    <w:rsid w:val="00483A9B"/>
    <w:rsid w:val="00490F51"/>
    <w:rsid w:val="004915FB"/>
    <w:rsid w:val="00491680"/>
    <w:rsid w:val="0049335D"/>
    <w:rsid w:val="00494C7A"/>
    <w:rsid w:val="00495761"/>
    <w:rsid w:val="004966AD"/>
    <w:rsid w:val="00497D35"/>
    <w:rsid w:val="004A24C2"/>
    <w:rsid w:val="004A2B8C"/>
    <w:rsid w:val="004A2DA2"/>
    <w:rsid w:val="004A45EF"/>
    <w:rsid w:val="004A49DA"/>
    <w:rsid w:val="004A5330"/>
    <w:rsid w:val="004A63DC"/>
    <w:rsid w:val="004A6610"/>
    <w:rsid w:val="004B141A"/>
    <w:rsid w:val="004B1A55"/>
    <w:rsid w:val="004B2B42"/>
    <w:rsid w:val="004B2E4C"/>
    <w:rsid w:val="004B5024"/>
    <w:rsid w:val="004B57FA"/>
    <w:rsid w:val="004B7905"/>
    <w:rsid w:val="004B7D6B"/>
    <w:rsid w:val="004C05C5"/>
    <w:rsid w:val="004C1982"/>
    <w:rsid w:val="004C1E9F"/>
    <w:rsid w:val="004C5CFA"/>
    <w:rsid w:val="004C5D90"/>
    <w:rsid w:val="004C600F"/>
    <w:rsid w:val="004C6AC8"/>
    <w:rsid w:val="004C7606"/>
    <w:rsid w:val="004C7DEB"/>
    <w:rsid w:val="004D0444"/>
    <w:rsid w:val="004D1149"/>
    <w:rsid w:val="004D2300"/>
    <w:rsid w:val="004D4066"/>
    <w:rsid w:val="004D5558"/>
    <w:rsid w:val="004D65B1"/>
    <w:rsid w:val="004E0374"/>
    <w:rsid w:val="004E0C8A"/>
    <w:rsid w:val="004E1773"/>
    <w:rsid w:val="004E2895"/>
    <w:rsid w:val="004E2B87"/>
    <w:rsid w:val="004E2EF7"/>
    <w:rsid w:val="004E3B4A"/>
    <w:rsid w:val="004E4B2D"/>
    <w:rsid w:val="004E6AC8"/>
    <w:rsid w:val="004E7801"/>
    <w:rsid w:val="004F0042"/>
    <w:rsid w:val="004F3D96"/>
    <w:rsid w:val="004F41CE"/>
    <w:rsid w:val="00501175"/>
    <w:rsid w:val="0050272D"/>
    <w:rsid w:val="00502DAE"/>
    <w:rsid w:val="0050328F"/>
    <w:rsid w:val="005061AB"/>
    <w:rsid w:val="00507B8A"/>
    <w:rsid w:val="00507C5F"/>
    <w:rsid w:val="0051055C"/>
    <w:rsid w:val="005108C5"/>
    <w:rsid w:val="00513356"/>
    <w:rsid w:val="00513CC9"/>
    <w:rsid w:val="00514988"/>
    <w:rsid w:val="00514FB2"/>
    <w:rsid w:val="005157BF"/>
    <w:rsid w:val="005157E0"/>
    <w:rsid w:val="00516F39"/>
    <w:rsid w:val="00517375"/>
    <w:rsid w:val="0051758F"/>
    <w:rsid w:val="00520596"/>
    <w:rsid w:val="00520885"/>
    <w:rsid w:val="005216F4"/>
    <w:rsid w:val="005218D4"/>
    <w:rsid w:val="00523526"/>
    <w:rsid w:val="00525AEA"/>
    <w:rsid w:val="00525D5A"/>
    <w:rsid w:val="00530020"/>
    <w:rsid w:val="005302A0"/>
    <w:rsid w:val="00532FE4"/>
    <w:rsid w:val="005345F8"/>
    <w:rsid w:val="00535559"/>
    <w:rsid w:val="00537DA0"/>
    <w:rsid w:val="005432A6"/>
    <w:rsid w:val="00544150"/>
    <w:rsid w:val="00545092"/>
    <w:rsid w:val="00546113"/>
    <w:rsid w:val="00546AA3"/>
    <w:rsid w:val="00547102"/>
    <w:rsid w:val="00547BB9"/>
    <w:rsid w:val="0055108F"/>
    <w:rsid w:val="005527A1"/>
    <w:rsid w:val="00552AA1"/>
    <w:rsid w:val="005537F2"/>
    <w:rsid w:val="005541B7"/>
    <w:rsid w:val="00554661"/>
    <w:rsid w:val="00556354"/>
    <w:rsid w:val="0055770C"/>
    <w:rsid w:val="00560553"/>
    <w:rsid w:val="00560DFE"/>
    <w:rsid w:val="00561112"/>
    <w:rsid w:val="00562AF5"/>
    <w:rsid w:val="0056594C"/>
    <w:rsid w:val="005708D8"/>
    <w:rsid w:val="00571C27"/>
    <w:rsid w:val="00571E9D"/>
    <w:rsid w:val="00574C1B"/>
    <w:rsid w:val="0058199C"/>
    <w:rsid w:val="0058234C"/>
    <w:rsid w:val="005842AA"/>
    <w:rsid w:val="00584C6A"/>
    <w:rsid w:val="00584FC5"/>
    <w:rsid w:val="00585A53"/>
    <w:rsid w:val="005864B9"/>
    <w:rsid w:val="00586874"/>
    <w:rsid w:val="00587375"/>
    <w:rsid w:val="00587479"/>
    <w:rsid w:val="005876EB"/>
    <w:rsid w:val="00590493"/>
    <w:rsid w:val="0059175B"/>
    <w:rsid w:val="00592D8D"/>
    <w:rsid w:val="00593987"/>
    <w:rsid w:val="005946CD"/>
    <w:rsid w:val="0059486D"/>
    <w:rsid w:val="00594D29"/>
    <w:rsid w:val="005955EC"/>
    <w:rsid w:val="00597F3E"/>
    <w:rsid w:val="005A05D3"/>
    <w:rsid w:val="005A09EB"/>
    <w:rsid w:val="005A0E72"/>
    <w:rsid w:val="005A1E57"/>
    <w:rsid w:val="005A26BC"/>
    <w:rsid w:val="005A27E5"/>
    <w:rsid w:val="005A2D5A"/>
    <w:rsid w:val="005A30E5"/>
    <w:rsid w:val="005A3279"/>
    <w:rsid w:val="005A3F09"/>
    <w:rsid w:val="005A6FCB"/>
    <w:rsid w:val="005B3504"/>
    <w:rsid w:val="005B4716"/>
    <w:rsid w:val="005B72C8"/>
    <w:rsid w:val="005B75E1"/>
    <w:rsid w:val="005B7F29"/>
    <w:rsid w:val="005C03A7"/>
    <w:rsid w:val="005C42B7"/>
    <w:rsid w:val="005C4798"/>
    <w:rsid w:val="005C6B76"/>
    <w:rsid w:val="005C7E08"/>
    <w:rsid w:val="005D0E76"/>
    <w:rsid w:val="005D13FE"/>
    <w:rsid w:val="005D264F"/>
    <w:rsid w:val="005D273A"/>
    <w:rsid w:val="005D2842"/>
    <w:rsid w:val="005D32A7"/>
    <w:rsid w:val="005D44C6"/>
    <w:rsid w:val="005D53DC"/>
    <w:rsid w:val="005D56BC"/>
    <w:rsid w:val="005D6CEC"/>
    <w:rsid w:val="005E0B91"/>
    <w:rsid w:val="005E13B0"/>
    <w:rsid w:val="005E22A9"/>
    <w:rsid w:val="005E34BA"/>
    <w:rsid w:val="005E4575"/>
    <w:rsid w:val="005E48D0"/>
    <w:rsid w:val="005E52DD"/>
    <w:rsid w:val="005E5AD8"/>
    <w:rsid w:val="005E7CC3"/>
    <w:rsid w:val="005F036D"/>
    <w:rsid w:val="005F2430"/>
    <w:rsid w:val="005F24DE"/>
    <w:rsid w:val="005F24F3"/>
    <w:rsid w:val="005F3568"/>
    <w:rsid w:val="005F46F9"/>
    <w:rsid w:val="005F6A0C"/>
    <w:rsid w:val="005F7164"/>
    <w:rsid w:val="0060278D"/>
    <w:rsid w:val="006029A4"/>
    <w:rsid w:val="00603009"/>
    <w:rsid w:val="00605309"/>
    <w:rsid w:val="00605FCB"/>
    <w:rsid w:val="00611320"/>
    <w:rsid w:val="006116BC"/>
    <w:rsid w:val="006154A0"/>
    <w:rsid w:val="006155A3"/>
    <w:rsid w:val="006173DE"/>
    <w:rsid w:val="006175A1"/>
    <w:rsid w:val="0062014E"/>
    <w:rsid w:val="00621A9A"/>
    <w:rsid w:val="00624A14"/>
    <w:rsid w:val="00625A26"/>
    <w:rsid w:val="0062694D"/>
    <w:rsid w:val="00627B1B"/>
    <w:rsid w:val="0063090F"/>
    <w:rsid w:val="00632DB9"/>
    <w:rsid w:val="00633A3D"/>
    <w:rsid w:val="00633B0B"/>
    <w:rsid w:val="00633C91"/>
    <w:rsid w:val="00634727"/>
    <w:rsid w:val="00636B6F"/>
    <w:rsid w:val="00640FF7"/>
    <w:rsid w:val="00641AA8"/>
    <w:rsid w:val="00642896"/>
    <w:rsid w:val="00642AF8"/>
    <w:rsid w:val="00643432"/>
    <w:rsid w:val="0064471A"/>
    <w:rsid w:val="00644EE4"/>
    <w:rsid w:val="00645924"/>
    <w:rsid w:val="00647769"/>
    <w:rsid w:val="0065057E"/>
    <w:rsid w:val="00651EA3"/>
    <w:rsid w:val="00653404"/>
    <w:rsid w:val="00654EB8"/>
    <w:rsid w:val="00656077"/>
    <w:rsid w:val="00656883"/>
    <w:rsid w:val="00657F0D"/>
    <w:rsid w:val="0066081F"/>
    <w:rsid w:val="006608A9"/>
    <w:rsid w:val="00660D60"/>
    <w:rsid w:val="00660EEC"/>
    <w:rsid w:val="00661888"/>
    <w:rsid w:val="00663152"/>
    <w:rsid w:val="00663DA7"/>
    <w:rsid w:val="00667CDE"/>
    <w:rsid w:val="00667DA3"/>
    <w:rsid w:val="00671198"/>
    <w:rsid w:val="00671ADB"/>
    <w:rsid w:val="00671E9A"/>
    <w:rsid w:val="00673060"/>
    <w:rsid w:val="006748FF"/>
    <w:rsid w:val="00675C6D"/>
    <w:rsid w:val="00676AE4"/>
    <w:rsid w:val="00676C58"/>
    <w:rsid w:val="00680D8B"/>
    <w:rsid w:val="00681D26"/>
    <w:rsid w:val="00684D35"/>
    <w:rsid w:val="00685C76"/>
    <w:rsid w:val="0068636A"/>
    <w:rsid w:val="00686882"/>
    <w:rsid w:val="00686DCE"/>
    <w:rsid w:val="006872C1"/>
    <w:rsid w:val="00687C3D"/>
    <w:rsid w:val="00691921"/>
    <w:rsid w:val="00692E61"/>
    <w:rsid w:val="00693360"/>
    <w:rsid w:val="00693FD4"/>
    <w:rsid w:val="0069494D"/>
    <w:rsid w:val="00695025"/>
    <w:rsid w:val="0069507D"/>
    <w:rsid w:val="0069635E"/>
    <w:rsid w:val="00697FCE"/>
    <w:rsid w:val="006A1067"/>
    <w:rsid w:val="006A27A3"/>
    <w:rsid w:val="006A27E2"/>
    <w:rsid w:val="006A283F"/>
    <w:rsid w:val="006A3479"/>
    <w:rsid w:val="006A3C01"/>
    <w:rsid w:val="006A41C7"/>
    <w:rsid w:val="006A4F10"/>
    <w:rsid w:val="006A53E5"/>
    <w:rsid w:val="006A6832"/>
    <w:rsid w:val="006A761D"/>
    <w:rsid w:val="006B00A9"/>
    <w:rsid w:val="006B0933"/>
    <w:rsid w:val="006B0A45"/>
    <w:rsid w:val="006B0CE0"/>
    <w:rsid w:val="006B1980"/>
    <w:rsid w:val="006B32EE"/>
    <w:rsid w:val="006B34F7"/>
    <w:rsid w:val="006B409D"/>
    <w:rsid w:val="006B46D6"/>
    <w:rsid w:val="006B4C41"/>
    <w:rsid w:val="006B5326"/>
    <w:rsid w:val="006B57F6"/>
    <w:rsid w:val="006C006A"/>
    <w:rsid w:val="006C25C2"/>
    <w:rsid w:val="006C2AEB"/>
    <w:rsid w:val="006C3844"/>
    <w:rsid w:val="006D1431"/>
    <w:rsid w:val="006D19A2"/>
    <w:rsid w:val="006D3ED2"/>
    <w:rsid w:val="006D4A87"/>
    <w:rsid w:val="006D5B47"/>
    <w:rsid w:val="006D6812"/>
    <w:rsid w:val="006D6D81"/>
    <w:rsid w:val="006D7445"/>
    <w:rsid w:val="006D7562"/>
    <w:rsid w:val="006E1C79"/>
    <w:rsid w:val="006E270E"/>
    <w:rsid w:val="006E4E53"/>
    <w:rsid w:val="006E512C"/>
    <w:rsid w:val="006E745C"/>
    <w:rsid w:val="006E7710"/>
    <w:rsid w:val="006F1613"/>
    <w:rsid w:val="006F2D58"/>
    <w:rsid w:val="006F50AA"/>
    <w:rsid w:val="006F68BA"/>
    <w:rsid w:val="0070093F"/>
    <w:rsid w:val="0070132A"/>
    <w:rsid w:val="00702FFD"/>
    <w:rsid w:val="00703278"/>
    <w:rsid w:val="0070348E"/>
    <w:rsid w:val="00703950"/>
    <w:rsid w:val="00704A66"/>
    <w:rsid w:val="00704E22"/>
    <w:rsid w:val="00705278"/>
    <w:rsid w:val="00706D40"/>
    <w:rsid w:val="0070710B"/>
    <w:rsid w:val="007076CB"/>
    <w:rsid w:val="00710777"/>
    <w:rsid w:val="00710E34"/>
    <w:rsid w:val="007123A6"/>
    <w:rsid w:val="00714068"/>
    <w:rsid w:val="00714163"/>
    <w:rsid w:val="00714940"/>
    <w:rsid w:val="007155E3"/>
    <w:rsid w:val="00715FC3"/>
    <w:rsid w:val="007207B8"/>
    <w:rsid w:val="0072212C"/>
    <w:rsid w:val="00723000"/>
    <w:rsid w:val="0072363C"/>
    <w:rsid w:val="00724246"/>
    <w:rsid w:val="00725156"/>
    <w:rsid w:val="00725B60"/>
    <w:rsid w:val="00725D7E"/>
    <w:rsid w:val="00725EB3"/>
    <w:rsid w:val="0072610F"/>
    <w:rsid w:val="00726F0D"/>
    <w:rsid w:val="007312D4"/>
    <w:rsid w:val="00731EF4"/>
    <w:rsid w:val="007327C2"/>
    <w:rsid w:val="00733AF9"/>
    <w:rsid w:val="00735FC9"/>
    <w:rsid w:val="00736291"/>
    <w:rsid w:val="00740A9A"/>
    <w:rsid w:val="00743001"/>
    <w:rsid w:val="007431F7"/>
    <w:rsid w:val="00743AC0"/>
    <w:rsid w:val="00745116"/>
    <w:rsid w:val="00745C43"/>
    <w:rsid w:val="0074648E"/>
    <w:rsid w:val="00746D24"/>
    <w:rsid w:val="0074729E"/>
    <w:rsid w:val="00747B8C"/>
    <w:rsid w:val="007516AD"/>
    <w:rsid w:val="007519B9"/>
    <w:rsid w:val="00751E72"/>
    <w:rsid w:val="0075655F"/>
    <w:rsid w:val="00757593"/>
    <w:rsid w:val="007578D5"/>
    <w:rsid w:val="00761056"/>
    <w:rsid w:val="00762263"/>
    <w:rsid w:val="00762D36"/>
    <w:rsid w:val="00763B43"/>
    <w:rsid w:val="00763D08"/>
    <w:rsid w:val="0076509B"/>
    <w:rsid w:val="007657ED"/>
    <w:rsid w:val="0076625B"/>
    <w:rsid w:val="00766327"/>
    <w:rsid w:val="007665D5"/>
    <w:rsid w:val="0077143C"/>
    <w:rsid w:val="00771A92"/>
    <w:rsid w:val="00773D75"/>
    <w:rsid w:val="00775509"/>
    <w:rsid w:val="00775EC8"/>
    <w:rsid w:val="007770D9"/>
    <w:rsid w:val="00782069"/>
    <w:rsid w:val="007828D7"/>
    <w:rsid w:val="00783397"/>
    <w:rsid w:val="007837D8"/>
    <w:rsid w:val="00783A8C"/>
    <w:rsid w:val="007878D8"/>
    <w:rsid w:val="007908CD"/>
    <w:rsid w:val="0079327F"/>
    <w:rsid w:val="00793D93"/>
    <w:rsid w:val="007944BC"/>
    <w:rsid w:val="007957ED"/>
    <w:rsid w:val="00797747"/>
    <w:rsid w:val="00797D86"/>
    <w:rsid w:val="00797F47"/>
    <w:rsid w:val="007A053A"/>
    <w:rsid w:val="007A0E31"/>
    <w:rsid w:val="007A2482"/>
    <w:rsid w:val="007A3E34"/>
    <w:rsid w:val="007A4318"/>
    <w:rsid w:val="007A672B"/>
    <w:rsid w:val="007A746C"/>
    <w:rsid w:val="007A74C6"/>
    <w:rsid w:val="007B019F"/>
    <w:rsid w:val="007B090D"/>
    <w:rsid w:val="007B1181"/>
    <w:rsid w:val="007B1298"/>
    <w:rsid w:val="007B29C3"/>
    <w:rsid w:val="007B67C2"/>
    <w:rsid w:val="007B7066"/>
    <w:rsid w:val="007C1EF2"/>
    <w:rsid w:val="007C20DD"/>
    <w:rsid w:val="007C299E"/>
    <w:rsid w:val="007C3EA6"/>
    <w:rsid w:val="007C551E"/>
    <w:rsid w:val="007C553F"/>
    <w:rsid w:val="007C62B7"/>
    <w:rsid w:val="007C6A16"/>
    <w:rsid w:val="007C7133"/>
    <w:rsid w:val="007D0DB2"/>
    <w:rsid w:val="007D1160"/>
    <w:rsid w:val="007D344E"/>
    <w:rsid w:val="007D5012"/>
    <w:rsid w:val="007D591F"/>
    <w:rsid w:val="007D678C"/>
    <w:rsid w:val="007D6B90"/>
    <w:rsid w:val="007D6C3B"/>
    <w:rsid w:val="007D7331"/>
    <w:rsid w:val="007D7C1B"/>
    <w:rsid w:val="007D7F5A"/>
    <w:rsid w:val="007E00C4"/>
    <w:rsid w:val="007E1501"/>
    <w:rsid w:val="007E275A"/>
    <w:rsid w:val="007E46F8"/>
    <w:rsid w:val="007E6831"/>
    <w:rsid w:val="007E7470"/>
    <w:rsid w:val="007F0936"/>
    <w:rsid w:val="007F1A62"/>
    <w:rsid w:val="007F1DDD"/>
    <w:rsid w:val="007F235C"/>
    <w:rsid w:val="007F2D2E"/>
    <w:rsid w:val="007F637B"/>
    <w:rsid w:val="007F77FB"/>
    <w:rsid w:val="007F7B3E"/>
    <w:rsid w:val="008021C7"/>
    <w:rsid w:val="00805DD0"/>
    <w:rsid w:val="0080664A"/>
    <w:rsid w:val="00806DB5"/>
    <w:rsid w:val="008117D9"/>
    <w:rsid w:val="00813DFA"/>
    <w:rsid w:val="008149EE"/>
    <w:rsid w:val="00815635"/>
    <w:rsid w:val="00817BD3"/>
    <w:rsid w:val="008219D7"/>
    <w:rsid w:val="00822E37"/>
    <w:rsid w:val="00824192"/>
    <w:rsid w:val="008245B1"/>
    <w:rsid w:val="00830C07"/>
    <w:rsid w:val="008311BB"/>
    <w:rsid w:val="0083125D"/>
    <w:rsid w:val="00833D27"/>
    <w:rsid w:val="008350A3"/>
    <w:rsid w:val="00835929"/>
    <w:rsid w:val="00835C25"/>
    <w:rsid w:val="00836403"/>
    <w:rsid w:val="0083671F"/>
    <w:rsid w:val="008373C3"/>
    <w:rsid w:val="008419A3"/>
    <w:rsid w:val="00841A9A"/>
    <w:rsid w:val="0084389F"/>
    <w:rsid w:val="00844528"/>
    <w:rsid w:val="0084520B"/>
    <w:rsid w:val="00850700"/>
    <w:rsid w:val="00851F2A"/>
    <w:rsid w:val="0085258C"/>
    <w:rsid w:val="008529CB"/>
    <w:rsid w:val="008538AB"/>
    <w:rsid w:val="00854B30"/>
    <w:rsid w:val="00854BC4"/>
    <w:rsid w:val="008562BF"/>
    <w:rsid w:val="008607A7"/>
    <w:rsid w:val="00864265"/>
    <w:rsid w:val="00870DB8"/>
    <w:rsid w:val="00872C16"/>
    <w:rsid w:val="00872C8C"/>
    <w:rsid w:val="00872D0A"/>
    <w:rsid w:val="008739E0"/>
    <w:rsid w:val="0087499B"/>
    <w:rsid w:val="00875701"/>
    <w:rsid w:val="00875774"/>
    <w:rsid w:val="00875945"/>
    <w:rsid w:val="00876EF3"/>
    <w:rsid w:val="00877055"/>
    <w:rsid w:val="00880A2D"/>
    <w:rsid w:val="00880FDF"/>
    <w:rsid w:val="0088173A"/>
    <w:rsid w:val="008819EB"/>
    <w:rsid w:val="00882123"/>
    <w:rsid w:val="00882D84"/>
    <w:rsid w:val="00883F9B"/>
    <w:rsid w:val="00884134"/>
    <w:rsid w:val="008850FF"/>
    <w:rsid w:val="00885342"/>
    <w:rsid w:val="008854DF"/>
    <w:rsid w:val="008870B6"/>
    <w:rsid w:val="00890B24"/>
    <w:rsid w:val="00893202"/>
    <w:rsid w:val="0089455F"/>
    <w:rsid w:val="008950CB"/>
    <w:rsid w:val="008956CD"/>
    <w:rsid w:val="00895BF9"/>
    <w:rsid w:val="008A02E6"/>
    <w:rsid w:val="008A1396"/>
    <w:rsid w:val="008A1786"/>
    <w:rsid w:val="008A47EC"/>
    <w:rsid w:val="008A4BD9"/>
    <w:rsid w:val="008A4F53"/>
    <w:rsid w:val="008B00AF"/>
    <w:rsid w:val="008B024D"/>
    <w:rsid w:val="008B3F59"/>
    <w:rsid w:val="008B541F"/>
    <w:rsid w:val="008C44C1"/>
    <w:rsid w:val="008C5F35"/>
    <w:rsid w:val="008C67F3"/>
    <w:rsid w:val="008C7409"/>
    <w:rsid w:val="008C7BBE"/>
    <w:rsid w:val="008C7D7B"/>
    <w:rsid w:val="008E02A6"/>
    <w:rsid w:val="008E15F0"/>
    <w:rsid w:val="008E2254"/>
    <w:rsid w:val="008E39EC"/>
    <w:rsid w:val="008E41F1"/>
    <w:rsid w:val="008E4F37"/>
    <w:rsid w:val="008E6A56"/>
    <w:rsid w:val="008E712A"/>
    <w:rsid w:val="008E74D5"/>
    <w:rsid w:val="008F19CB"/>
    <w:rsid w:val="008F2D3C"/>
    <w:rsid w:val="008F3D87"/>
    <w:rsid w:val="008F578F"/>
    <w:rsid w:val="008F600F"/>
    <w:rsid w:val="0090104B"/>
    <w:rsid w:val="00901C52"/>
    <w:rsid w:val="00905BEC"/>
    <w:rsid w:val="009066B8"/>
    <w:rsid w:val="009078C3"/>
    <w:rsid w:val="00907FC2"/>
    <w:rsid w:val="00910BB6"/>
    <w:rsid w:val="0091103A"/>
    <w:rsid w:val="00911D4F"/>
    <w:rsid w:val="00911DE6"/>
    <w:rsid w:val="009130CB"/>
    <w:rsid w:val="0091486E"/>
    <w:rsid w:val="00916ACF"/>
    <w:rsid w:val="00916FE5"/>
    <w:rsid w:val="00917862"/>
    <w:rsid w:val="00920CAD"/>
    <w:rsid w:val="00921BA4"/>
    <w:rsid w:val="00922C24"/>
    <w:rsid w:val="00922D50"/>
    <w:rsid w:val="00923017"/>
    <w:rsid w:val="0092395D"/>
    <w:rsid w:val="0092500D"/>
    <w:rsid w:val="00926FF8"/>
    <w:rsid w:val="00937141"/>
    <w:rsid w:val="00937AE0"/>
    <w:rsid w:val="0094255D"/>
    <w:rsid w:val="00945D4A"/>
    <w:rsid w:val="0094639B"/>
    <w:rsid w:val="00947888"/>
    <w:rsid w:val="00950308"/>
    <w:rsid w:val="0095118C"/>
    <w:rsid w:val="009515A1"/>
    <w:rsid w:val="00954293"/>
    <w:rsid w:val="00954769"/>
    <w:rsid w:val="00955E3A"/>
    <w:rsid w:val="00955F5C"/>
    <w:rsid w:val="00955FDC"/>
    <w:rsid w:val="00956C7E"/>
    <w:rsid w:val="00957643"/>
    <w:rsid w:val="009604BE"/>
    <w:rsid w:val="009636D9"/>
    <w:rsid w:val="009648C1"/>
    <w:rsid w:val="00964D02"/>
    <w:rsid w:val="00965183"/>
    <w:rsid w:val="009656D7"/>
    <w:rsid w:val="00965B1E"/>
    <w:rsid w:val="00967EEB"/>
    <w:rsid w:val="009709F6"/>
    <w:rsid w:val="00970AD1"/>
    <w:rsid w:val="009712B0"/>
    <w:rsid w:val="00972BBD"/>
    <w:rsid w:val="00973155"/>
    <w:rsid w:val="0097321C"/>
    <w:rsid w:val="00973641"/>
    <w:rsid w:val="00973984"/>
    <w:rsid w:val="00974134"/>
    <w:rsid w:val="00974E6A"/>
    <w:rsid w:val="009753AE"/>
    <w:rsid w:val="009814A5"/>
    <w:rsid w:val="00981B67"/>
    <w:rsid w:val="00981C83"/>
    <w:rsid w:val="00981DE7"/>
    <w:rsid w:val="00982C0E"/>
    <w:rsid w:val="00983D8A"/>
    <w:rsid w:val="00983EA9"/>
    <w:rsid w:val="009842A9"/>
    <w:rsid w:val="009842F3"/>
    <w:rsid w:val="00984964"/>
    <w:rsid w:val="00992C61"/>
    <w:rsid w:val="009931E5"/>
    <w:rsid w:val="009935A6"/>
    <w:rsid w:val="009950EB"/>
    <w:rsid w:val="00996C05"/>
    <w:rsid w:val="009A1071"/>
    <w:rsid w:val="009A118F"/>
    <w:rsid w:val="009A12FB"/>
    <w:rsid w:val="009A1B33"/>
    <w:rsid w:val="009A2C20"/>
    <w:rsid w:val="009B0D0E"/>
    <w:rsid w:val="009B3D33"/>
    <w:rsid w:val="009B4ECF"/>
    <w:rsid w:val="009B54E4"/>
    <w:rsid w:val="009B60B9"/>
    <w:rsid w:val="009B6F4F"/>
    <w:rsid w:val="009B7042"/>
    <w:rsid w:val="009C032D"/>
    <w:rsid w:val="009C0E55"/>
    <w:rsid w:val="009C221F"/>
    <w:rsid w:val="009C2A03"/>
    <w:rsid w:val="009C2A09"/>
    <w:rsid w:val="009C40B8"/>
    <w:rsid w:val="009C439B"/>
    <w:rsid w:val="009C44F6"/>
    <w:rsid w:val="009C53A9"/>
    <w:rsid w:val="009C6633"/>
    <w:rsid w:val="009C6ECE"/>
    <w:rsid w:val="009D16D1"/>
    <w:rsid w:val="009D2E47"/>
    <w:rsid w:val="009D3936"/>
    <w:rsid w:val="009D4DAB"/>
    <w:rsid w:val="009D50C7"/>
    <w:rsid w:val="009D5C1D"/>
    <w:rsid w:val="009D7F89"/>
    <w:rsid w:val="009E19E5"/>
    <w:rsid w:val="009E2574"/>
    <w:rsid w:val="009E2889"/>
    <w:rsid w:val="009E3371"/>
    <w:rsid w:val="009E5B71"/>
    <w:rsid w:val="009F0A4C"/>
    <w:rsid w:val="009F3360"/>
    <w:rsid w:val="009F3793"/>
    <w:rsid w:val="009F5B2B"/>
    <w:rsid w:val="009F79C9"/>
    <w:rsid w:val="00A00852"/>
    <w:rsid w:val="00A01418"/>
    <w:rsid w:val="00A01652"/>
    <w:rsid w:val="00A048DF"/>
    <w:rsid w:val="00A07925"/>
    <w:rsid w:val="00A1229A"/>
    <w:rsid w:val="00A1252D"/>
    <w:rsid w:val="00A16C9B"/>
    <w:rsid w:val="00A17C03"/>
    <w:rsid w:val="00A17FC3"/>
    <w:rsid w:val="00A21153"/>
    <w:rsid w:val="00A21F49"/>
    <w:rsid w:val="00A23286"/>
    <w:rsid w:val="00A2338B"/>
    <w:rsid w:val="00A23B69"/>
    <w:rsid w:val="00A23E7F"/>
    <w:rsid w:val="00A23FF2"/>
    <w:rsid w:val="00A2438A"/>
    <w:rsid w:val="00A2468E"/>
    <w:rsid w:val="00A254E5"/>
    <w:rsid w:val="00A30915"/>
    <w:rsid w:val="00A3335D"/>
    <w:rsid w:val="00A337AC"/>
    <w:rsid w:val="00A36DC4"/>
    <w:rsid w:val="00A37BE9"/>
    <w:rsid w:val="00A41A6E"/>
    <w:rsid w:val="00A42921"/>
    <w:rsid w:val="00A4300C"/>
    <w:rsid w:val="00A43674"/>
    <w:rsid w:val="00A469F9"/>
    <w:rsid w:val="00A50BBF"/>
    <w:rsid w:val="00A51B91"/>
    <w:rsid w:val="00A54733"/>
    <w:rsid w:val="00A57493"/>
    <w:rsid w:val="00A628ED"/>
    <w:rsid w:val="00A63A2B"/>
    <w:rsid w:val="00A66429"/>
    <w:rsid w:val="00A72D8B"/>
    <w:rsid w:val="00A76C50"/>
    <w:rsid w:val="00A774F3"/>
    <w:rsid w:val="00A82482"/>
    <w:rsid w:val="00A8289D"/>
    <w:rsid w:val="00A846B1"/>
    <w:rsid w:val="00A848A6"/>
    <w:rsid w:val="00A848BB"/>
    <w:rsid w:val="00A8602F"/>
    <w:rsid w:val="00A86ECF"/>
    <w:rsid w:val="00A922CF"/>
    <w:rsid w:val="00A92F70"/>
    <w:rsid w:val="00A95DB5"/>
    <w:rsid w:val="00A95EB0"/>
    <w:rsid w:val="00A965F8"/>
    <w:rsid w:val="00A9706B"/>
    <w:rsid w:val="00AA06E4"/>
    <w:rsid w:val="00AA2096"/>
    <w:rsid w:val="00AA2EDC"/>
    <w:rsid w:val="00AA7060"/>
    <w:rsid w:val="00AA7238"/>
    <w:rsid w:val="00AB1BBF"/>
    <w:rsid w:val="00AB1F15"/>
    <w:rsid w:val="00AB1F41"/>
    <w:rsid w:val="00AB3A8D"/>
    <w:rsid w:val="00AB4955"/>
    <w:rsid w:val="00AB57E4"/>
    <w:rsid w:val="00AC119F"/>
    <w:rsid w:val="00AC342F"/>
    <w:rsid w:val="00AC3AC3"/>
    <w:rsid w:val="00AD318B"/>
    <w:rsid w:val="00AD324E"/>
    <w:rsid w:val="00AD3519"/>
    <w:rsid w:val="00AD3736"/>
    <w:rsid w:val="00AD54E8"/>
    <w:rsid w:val="00AE00C2"/>
    <w:rsid w:val="00AE0CC7"/>
    <w:rsid w:val="00AE2924"/>
    <w:rsid w:val="00AE376E"/>
    <w:rsid w:val="00AE4CA6"/>
    <w:rsid w:val="00AE70D3"/>
    <w:rsid w:val="00AE7E3E"/>
    <w:rsid w:val="00AE7E97"/>
    <w:rsid w:val="00AF20C4"/>
    <w:rsid w:val="00AF2159"/>
    <w:rsid w:val="00AF400C"/>
    <w:rsid w:val="00AF4428"/>
    <w:rsid w:val="00AF4D1F"/>
    <w:rsid w:val="00AF5450"/>
    <w:rsid w:val="00AF76D5"/>
    <w:rsid w:val="00AF76E4"/>
    <w:rsid w:val="00B00498"/>
    <w:rsid w:val="00B00F0F"/>
    <w:rsid w:val="00B0300A"/>
    <w:rsid w:val="00B0395E"/>
    <w:rsid w:val="00B03F51"/>
    <w:rsid w:val="00B04D59"/>
    <w:rsid w:val="00B04E5D"/>
    <w:rsid w:val="00B05CE3"/>
    <w:rsid w:val="00B07C19"/>
    <w:rsid w:val="00B107AE"/>
    <w:rsid w:val="00B10A55"/>
    <w:rsid w:val="00B11A91"/>
    <w:rsid w:val="00B12753"/>
    <w:rsid w:val="00B12A9E"/>
    <w:rsid w:val="00B12E6B"/>
    <w:rsid w:val="00B1460B"/>
    <w:rsid w:val="00B15BA9"/>
    <w:rsid w:val="00B1660D"/>
    <w:rsid w:val="00B1694B"/>
    <w:rsid w:val="00B16B9D"/>
    <w:rsid w:val="00B16CC7"/>
    <w:rsid w:val="00B16F4E"/>
    <w:rsid w:val="00B17D5C"/>
    <w:rsid w:val="00B20596"/>
    <w:rsid w:val="00B2093F"/>
    <w:rsid w:val="00B22CB4"/>
    <w:rsid w:val="00B22F6E"/>
    <w:rsid w:val="00B25F28"/>
    <w:rsid w:val="00B25FD2"/>
    <w:rsid w:val="00B315F0"/>
    <w:rsid w:val="00B318B1"/>
    <w:rsid w:val="00B32409"/>
    <w:rsid w:val="00B32ACA"/>
    <w:rsid w:val="00B32CE6"/>
    <w:rsid w:val="00B34026"/>
    <w:rsid w:val="00B3462E"/>
    <w:rsid w:val="00B37AE9"/>
    <w:rsid w:val="00B41510"/>
    <w:rsid w:val="00B43721"/>
    <w:rsid w:val="00B445B3"/>
    <w:rsid w:val="00B45914"/>
    <w:rsid w:val="00B4627F"/>
    <w:rsid w:val="00B540F7"/>
    <w:rsid w:val="00B554BD"/>
    <w:rsid w:val="00B55558"/>
    <w:rsid w:val="00B563B1"/>
    <w:rsid w:val="00B57564"/>
    <w:rsid w:val="00B5785B"/>
    <w:rsid w:val="00B57B5F"/>
    <w:rsid w:val="00B602FC"/>
    <w:rsid w:val="00B61F2A"/>
    <w:rsid w:val="00B62D6F"/>
    <w:rsid w:val="00B63F48"/>
    <w:rsid w:val="00B64C5F"/>
    <w:rsid w:val="00B672C9"/>
    <w:rsid w:val="00B70240"/>
    <w:rsid w:val="00B70797"/>
    <w:rsid w:val="00B70A58"/>
    <w:rsid w:val="00B71329"/>
    <w:rsid w:val="00B726B4"/>
    <w:rsid w:val="00B73446"/>
    <w:rsid w:val="00B73D6C"/>
    <w:rsid w:val="00B7637A"/>
    <w:rsid w:val="00B81CAC"/>
    <w:rsid w:val="00B83EF1"/>
    <w:rsid w:val="00B849D0"/>
    <w:rsid w:val="00B84BE1"/>
    <w:rsid w:val="00B874A4"/>
    <w:rsid w:val="00B87D9A"/>
    <w:rsid w:val="00B911B4"/>
    <w:rsid w:val="00B91A12"/>
    <w:rsid w:val="00B922C9"/>
    <w:rsid w:val="00B9284F"/>
    <w:rsid w:val="00B93823"/>
    <w:rsid w:val="00B938EA"/>
    <w:rsid w:val="00B95238"/>
    <w:rsid w:val="00BA1DBD"/>
    <w:rsid w:val="00BA2547"/>
    <w:rsid w:val="00BA3979"/>
    <w:rsid w:val="00BA40A5"/>
    <w:rsid w:val="00BA512F"/>
    <w:rsid w:val="00BA5610"/>
    <w:rsid w:val="00BA6CD9"/>
    <w:rsid w:val="00BA6D9F"/>
    <w:rsid w:val="00BB082E"/>
    <w:rsid w:val="00BB0864"/>
    <w:rsid w:val="00BB1DD8"/>
    <w:rsid w:val="00BB20DA"/>
    <w:rsid w:val="00BB2983"/>
    <w:rsid w:val="00BB777F"/>
    <w:rsid w:val="00BB7A83"/>
    <w:rsid w:val="00BC20A5"/>
    <w:rsid w:val="00BC4632"/>
    <w:rsid w:val="00BC4CC4"/>
    <w:rsid w:val="00BC5063"/>
    <w:rsid w:val="00BC665A"/>
    <w:rsid w:val="00BD06BF"/>
    <w:rsid w:val="00BD15B3"/>
    <w:rsid w:val="00BD240A"/>
    <w:rsid w:val="00BD5D5E"/>
    <w:rsid w:val="00BD5F72"/>
    <w:rsid w:val="00BD6D59"/>
    <w:rsid w:val="00BE0ABC"/>
    <w:rsid w:val="00BE1689"/>
    <w:rsid w:val="00BE1AD8"/>
    <w:rsid w:val="00BE1B2F"/>
    <w:rsid w:val="00BE2367"/>
    <w:rsid w:val="00BE570D"/>
    <w:rsid w:val="00BE5858"/>
    <w:rsid w:val="00BE7321"/>
    <w:rsid w:val="00BE7344"/>
    <w:rsid w:val="00BE763F"/>
    <w:rsid w:val="00BF009F"/>
    <w:rsid w:val="00BF0538"/>
    <w:rsid w:val="00BF1755"/>
    <w:rsid w:val="00BF424A"/>
    <w:rsid w:val="00BF5D0B"/>
    <w:rsid w:val="00BF6A19"/>
    <w:rsid w:val="00C04688"/>
    <w:rsid w:val="00C04C83"/>
    <w:rsid w:val="00C053C5"/>
    <w:rsid w:val="00C05519"/>
    <w:rsid w:val="00C05748"/>
    <w:rsid w:val="00C06545"/>
    <w:rsid w:val="00C06E1C"/>
    <w:rsid w:val="00C0710F"/>
    <w:rsid w:val="00C07C09"/>
    <w:rsid w:val="00C10C81"/>
    <w:rsid w:val="00C11BA3"/>
    <w:rsid w:val="00C12559"/>
    <w:rsid w:val="00C12649"/>
    <w:rsid w:val="00C14993"/>
    <w:rsid w:val="00C14FE3"/>
    <w:rsid w:val="00C15FE6"/>
    <w:rsid w:val="00C17FA8"/>
    <w:rsid w:val="00C17FF3"/>
    <w:rsid w:val="00C202ED"/>
    <w:rsid w:val="00C20888"/>
    <w:rsid w:val="00C22052"/>
    <w:rsid w:val="00C227A2"/>
    <w:rsid w:val="00C22C50"/>
    <w:rsid w:val="00C22FF6"/>
    <w:rsid w:val="00C26D76"/>
    <w:rsid w:val="00C30123"/>
    <w:rsid w:val="00C323FC"/>
    <w:rsid w:val="00C32499"/>
    <w:rsid w:val="00C34C45"/>
    <w:rsid w:val="00C34F97"/>
    <w:rsid w:val="00C37590"/>
    <w:rsid w:val="00C4057C"/>
    <w:rsid w:val="00C40C9A"/>
    <w:rsid w:val="00C41048"/>
    <w:rsid w:val="00C4160B"/>
    <w:rsid w:val="00C42644"/>
    <w:rsid w:val="00C426FB"/>
    <w:rsid w:val="00C42856"/>
    <w:rsid w:val="00C429C3"/>
    <w:rsid w:val="00C445FC"/>
    <w:rsid w:val="00C46C2C"/>
    <w:rsid w:val="00C47A59"/>
    <w:rsid w:val="00C50DB7"/>
    <w:rsid w:val="00C5469E"/>
    <w:rsid w:val="00C5566E"/>
    <w:rsid w:val="00C56EAD"/>
    <w:rsid w:val="00C57025"/>
    <w:rsid w:val="00C6083D"/>
    <w:rsid w:val="00C60A97"/>
    <w:rsid w:val="00C610F7"/>
    <w:rsid w:val="00C62FF6"/>
    <w:rsid w:val="00C63792"/>
    <w:rsid w:val="00C64CAF"/>
    <w:rsid w:val="00C67BB0"/>
    <w:rsid w:val="00C70238"/>
    <w:rsid w:val="00C70529"/>
    <w:rsid w:val="00C707EE"/>
    <w:rsid w:val="00C70E47"/>
    <w:rsid w:val="00C71512"/>
    <w:rsid w:val="00C71569"/>
    <w:rsid w:val="00C71EE6"/>
    <w:rsid w:val="00C74DE0"/>
    <w:rsid w:val="00C7670B"/>
    <w:rsid w:val="00C81183"/>
    <w:rsid w:val="00C811CB"/>
    <w:rsid w:val="00C83B5F"/>
    <w:rsid w:val="00C83E3D"/>
    <w:rsid w:val="00C854A4"/>
    <w:rsid w:val="00C85920"/>
    <w:rsid w:val="00C8724E"/>
    <w:rsid w:val="00C87359"/>
    <w:rsid w:val="00C873DB"/>
    <w:rsid w:val="00C925E0"/>
    <w:rsid w:val="00C92952"/>
    <w:rsid w:val="00C929CB"/>
    <w:rsid w:val="00C9373D"/>
    <w:rsid w:val="00C93A7A"/>
    <w:rsid w:val="00C949A4"/>
    <w:rsid w:val="00C96D2B"/>
    <w:rsid w:val="00C96D81"/>
    <w:rsid w:val="00C9759D"/>
    <w:rsid w:val="00CA1090"/>
    <w:rsid w:val="00CA35B1"/>
    <w:rsid w:val="00CA3FAC"/>
    <w:rsid w:val="00CB1BC3"/>
    <w:rsid w:val="00CB2394"/>
    <w:rsid w:val="00CB6735"/>
    <w:rsid w:val="00CB74BC"/>
    <w:rsid w:val="00CC0ADF"/>
    <w:rsid w:val="00CC24CB"/>
    <w:rsid w:val="00CC291C"/>
    <w:rsid w:val="00CC2BFB"/>
    <w:rsid w:val="00CC335D"/>
    <w:rsid w:val="00CC342E"/>
    <w:rsid w:val="00CC4BC9"/>
    <w:rsid w:val="00CC5744"/>
    <w:rsid w:val="00CC5F1C"/>
    <w:rsid w:val="00CC62B8"/>
    <w:rsid w:val="00CD126F"/>
    <w:rsid w:val="00CD2D5E"/>
    <w:rsid w:val="00CD31FE"/>
    <w:rsid w:val="00CD3CA7"/>
    <w:rsid w:val="00CD4598"/>
    <w:rsid w:val="00CD6459"/>
    <w:rsid w:val="00CD76A7"/>
    <w:rsid w:val="00CE1DEA"/>
    <w:rsid w:val="00CE34EA"/>
    <w:rsid w:val="00CE4815"/>
    <w:rsid w:val="00CE50E6"/>
    <w:rsid w:val="00CE5CC9"/>
    <w:rsid w:val="00CE61C3"/>
    <w:rsid w:val="00CE63DE"/>
    <w:rsid w:val="00CE675D"/>
    <w:rsid w:val="00CE6897"/>
    <w:rsid w:val="00CE6F32"/>
    <w:rsid w:val="00CE76DE"/>
    <w:rsid w:val="00CE7957"/>
    <w:rsid w:val="00CF1A0A"/>
    <w:rsid w:val="00CF2836"/>
    <w:rsid w:val="00CF3111"/>
    <w:rsid w:val="00CF6236"/>
    <w:rsid w:val="00CF749E"/>
    <w:rsid w:val="00D006D5"/>
    <w:rsid w:val="00D00768"/>
    <w:rsid w:val="00D03A2B"/>
    <w:rsid w:val="00D05B53"/>
    <w:rsid w:val="00D0705C"/>
    <w:rsid w:val="00D0797A"/>
    <w:rsid w:val="00D1048A"/>
    <w:rsid w:val="00D10591"/>
    <w:rsid w:val="00D11695"/>
    <w:rsid w:val="00D1215C"/>
    <w:rsid w:val="00D12EA1"/>
    <w:rsid w:val="00D139FF"/>
    <w:rsid w:val="00D13A4A"/>
    <w:rsid w:val="00D1558D"/>
    <w:rsid w:val="00D166F4"/>
    <w:rsid w:val="00D20488"/>
    <w:rsid w:val="00D20D45"/>
    <w:rsid w:val="00D228AD"/>
    <w:rsid w:val="00D24C0C"/>
    <w:rsid w:val="00D24D3D"/>
    <w:rsid w:val="00D26729"/>
    <w:rsid w:val="00D27C6E"/>
    <w:rsid w:val="00D30C20"/>
    <w:rsid w:val="00D31DDE"/>
    <w:rsid w:val="00D31E31"/>
    <w:rsid w:val="00D31EC9"/>
    <w:rsid w:val="00D3320D"/>
    <w:rsid w:val="00D33911"/>
    <w:rsid w:val="00D33CDF"/>
    <w:rsid w:val="00D35A40"/>
    <w:rsid w:val="00D36B8A"/>
    <w:rsid w:val="00D3739A"/>
    <w:rsid w:val="00D4089F"/>
    <w:rsid w:val="00D41368"/>
    <w:rsid w:val="00D4234E"/>
    <w:rsid w:val="00D431E8"/>
    <w:rsid w:val="00D441C0"/>
    <w:rsid w:val="00D45492"/>
    <w:rsid w:val="00D46F2C"/>
    <w:rsid w:val="00D50274"/>
    <w:rsid w:val="00D50467"/>
    <w:rsid w:val="00D51567"/>
    <w:rsid w:val="00D52EF6"/>
    <w:rsid w:val="00D5511F"/>
    <w:rsid w:val="00D552E4"/>
    <w:rsid w:val="00D563B1"/>
    <w:rsid w:val="00D5739A"/>
    <w:rsid w:val="00D601B2"/>
    <w:rsid w:val="00D60EEB"/>
    <w:rsid w:val="00D61604"/>
    <w:rsid w:val="00D626B5"/>
    <w:rsid w:val="00D63A16"/>
    <w:rsid w:val="00D64AE7"/>
    <w:rsid w:val="00D64FA0"/>
    <w:rsid w:val="00D66E2F"/>
    <w:rsid w:val="00D700F8"/>
    <w:rsid w:val="00D70399"/>
    <w:rsid w:val="00D73F13"/>
    <w:rsid w:val="00D76EED"/>
    <w:rsid w:val="00D778BB"/>
    <w:rsid w:val="00D81559"/>
    <w:rsid w:val="00D81BA0"/>
    <w:rsid w:val="00D82B6F"/>
    <w:rsid w:val="00D85413"/>
    <w:rsid w:val="00D86648"/>
    <w:rsid w:val="00D86F7C"/>
    <w:rsid w:val="00D87220"/>
    <w:rsid w:val="00D8759A"/>
    <w:rsid w:val="00D87F98"/>
    <w:rsid w:val="00D900A7"/>
    <w:rsid w:val="00D90C11"/>
    <w:rsid w:val="00D9233F"/>
    <w:rsid w:val="00D95210"/>
    <w:rsid w:val="00D95BE8"/>
    <w:rsid w:val="00D97E13"/>
    <w:rsid w:val="00DA2A2F"/>
    <w:rsid w:val="00DA2BF8"/>
    <w:rsid w:val="00DA2CCB"/>
    <w:rsid w:val="00DA30F6"/>
    <w:rsid w:val="00DA438A"/>
    <w:rsid w:val="00DA49F8"/>
    <w:rsid w:val="00DA5CA6"/>
    <w:rsid w:val="00DA60BC"/>
    <w:rsid w:val="00DA7F23"/>
    <w:rsid w:val="00DB1328"/>
    <w:rsid w:val="00DB337B"/>
    <w:rsid w:val="00DB4EAB"/>
    <w:rsid w:val="00DB683F"/>
    <w:rsid w:val="00DB6F69"/>
    <w:rsid w:val="00DB7708"/>
    <w:rsid w:val="00DB7FFE"/>
    <w:rsid w:val="00DC06A9"/>
    <w:rsid w:val="00DC152B"/>
    <w:rsid w:val="00DC2E56"/>
    <w:rsid w:val="00DC3FE6"/>
    <w:rsid w:val="00DC627F"/>
    <w:rsid w:val="00DC7712"/>
    <w:rsid w:val="00DD126C"/>
    <w:rsid w:val="00DD18FE"/>
    <w:rsid w:val="00DD1B4D"/>
    <w:rsid w:val="00DD63D6"/>
    <w:rsid w:val="00DD77DD"/>
    <w:rsid w:val="00DE1F54"/>
    <w:rsid w:val="00DE209D"/>
    <w:rsid w:val="00DE5E24"/>
    <w:rsid w:val="00DE6342"/>
    <w:rsid w:val="00DE71DF"/>
    <w:rsid w:val="00DF3DD2"/>
    <w:rsid w:val="00DF4C59"/>
    <w:rsid w:val="00DF5168"/>
    <w:rsid w:val="00DF52E5"/>
    <w:rsid w:val="00DF5886"/>
    <w:rsid w:val="00DF5C5D"/>
    <w:rsid w:val="00DF66D2"/>
    <w:rsid w:val="00E001F5"/>
    <w:rsid w:val="00E01863"/>
    <w:rsid w:val="00E01FEB"/>
    <w:rsid w:val="00E02355"/>
    <w:rsid w:val="00E02BBC"/>
    <w:rsid w:val="00E03C21"/>
    <w:rsid w:val="00E07891"/>
    <w:rsid w:val="00E07F10"/>
    <w:rsid w:val="00E10C5B"/>
    <w:rsid w:val="00E131A0"/>
    <w:rsid w:val="00E1338F"/>
    <w:rsid w:val="00E139D9"/>
    <w:rsid w:val="00E17C9D"/>
    <w:rsid w:val="00E205C6"/>
    <w:rsid w:val="00E24943"/>
    <w:rsid w:val="00E24C8C"/>
    <w:rsid w:val="00E25212"/>
    <w:rsid w:val="00E272FF"/>
    <w:rsid w:val="00E275C0"/>
    <w:rsid w:val="00E32EEB"/>
    <w:rsid w:val="00E33812"/>
    <w:rsid w:val="00E34038"/>
    <w:rsid w:val="00E34061"/>
    <w:rsid w:val="00E34B46"/>
    <w:rsid w:val="00E34F54"/>
    <w:rsid w:val="00E358E9"/>
    <w:rsid w:val="00E35C91"/>
    <w:rsid w:val="00E35FCB"/>
    <w:rsid w:val="00E3702D"/>
    <w:rsid w:val="00E40216"/>
    <w:rsid w:val="00E40790"/>
    <w:rsid w:val="00E40DBC"/>
    <w:rsid w:val="00E4136D"/>
    <w:rsid w:val="00E41424"/>
    <w:rsid w:val="00E42656"/>
    <w:rsid w:val="00E43A13"/>
    <w:rsid w:val="00E43EC7"/>
    <w:rsid w:val="00E4611B"/>
    <w:rsid w:val="00E4668E"/>
    <w:rsid w:val="00E47082"/>
    <w:rsid w:val="00E4739F"/>
    <w:rsid w:val="00E47EC8"/>
    <w:rsid w:val="00E514DE"/>
    <w:rsid w:val="00E51961"/>
    <w:rsid w:val="00E51A60"/>
    <w:rsid w:val="00E5216D"/>
    <w:rsid w:val="00E55D11"/>
    <w:rsid w:val="00E56665"/>
    <w:rsid w:val="00E56695"/>
    <w:rsid w:val="00E56C7A"/>
    <w:rsid w:val="00E57DE7"/>
    <w:rsid w:val="00E6214B"/>
    <w:rsid w:val="00E64ABC"/>
    <w:rsid w:val="00E6526B"/>
    <w:rsid w:val="00E657A9"/>
    <w:rsid w:val="00E6676A"/>
    <w:rsid w:val="00E66FA7"/>
    <w:rsid w:val="00E67544"/>
    <w:rsid w:val="00E67545"/>
    <w:rsid w:val="00E73A6A"/>
    <w:rsid w:val="00E74002"/>
    <w:rsid w:val="00E75FC2"/>
    <w:rsid w:val="00E76A53"/>
    <w:rsid w:val="00E77BCB"/>
    <w:rsid w:val="00E803DB"/>
    <w:rsid w:val="00E807D0"/>
    <w:rsid w:val="00E80D31"/>
    <w:rsid w:val="00E81451"/>
    <w:rsid w:val="00E81E20"/>
    <w:rsid w:val="00E82895"/>
    <w:rsid w:val="00E82A2F"/>
    <w:rsid w:val="00E83554"/>
    <w:rsid w:val="00E83F39"/>
    <w:rsid w:val="00E84964"/>
    <w:rsid w:val="00E855C4"/>
    <w:rsid w:val="00E859B5"/>
    <w:rsid w:val="00E86352"/>
    <w:rsid w:val="00E86888"/>
    <w:rsid w:val="00E87DC5"/>
    <w:rsid w:val="00E906AB"/>
    <w:rsid w:val="00E93B37"/>
    <w:rsid w:val="00E972F7"/>
    <w:rsid w:val="00EA0294"/>
    <w:rsid w:val="00EA3560"/>
    <w:rsid w:val="00EA411E"/>
    <w:rsid w:val="00EA51CE"/>
    <w:rsid w:val="00EA5E00"/>
    <w:rsid w:val="00EA6EB3"/>
    <w:rsid w:val="00EA78D7"/>
    <w:rsid w:val="00EB1D9A"/>
    <w:rsid w:val="00EB31A0"/>
    <w:rsid w:val="00EB3284"/>
    <w:rsid w:val="00EB3E04"/>
    <w:rsid w:val="00EB438B"/>
    <w:rsid w:val="00EB4A2F"/>
    <w:rsid w:val="00EB5391"/>
    <w:rsid w:val="00EB5C53"/>
    <w:rsid w:val="00EB6188"/>
    <w:rsid w:val="00EB63F8"/>
    <w:rsid w:val="00EC0DE0"/>
    <w:rsid w:val="00EC2FB5"/>
    <w:rsid w:val="00EC36AC"/>
    <w:rsid w:val="00EC3BE4"/>
    <w:rsid w:val="00EC4168"/>
    <w:rsid w:val="00EC4995"/>
    <w:rsid w:val="00EC5D50"/>
    <w:rsid w:val="00EC6645"/>
    <w:rsid w:val="00EC6E8A"/>
    <w:rsid w:val="00EC75FF"/>
    <w:rsid w:val="00EC7EDD"/>
    <w:rsid w:val="00ED174D"/>
    <w:rsid w:val="00ED1B40"/>
    <w:rsid w:val="00ED1DCE"/>
    <w:rsid w:val="00ED73A1"/>
    <w:rsid w:val="00ED7B96"/>
    <w:rsid w:val="00EE3C28"/>
    <w:rsid w:val="00EE4D18"/>
    <w:rsid w:val="00EE66FD"/>
    <w:rsid w:val="00EF3690"/>
    <w:rsid w:val="00EF3AD6"/>
    <w:rsid w:val="00F02B3B"/>
    <w:rsid w:val="00F0471D"/>
    <w:rsid w:val="00F05115"/>
    <w:rsid w:val="00F05264"/>
    <w:rsid w:val="00F0777C"/>
    <w:rsid w:val="00F07A91"/>
    <w:rsid w:val="00F07B0D"/>
    <w:rsid w:val="00F10EB3"/>
    <w:rsid w:val="00F11A80"/>
    <w:rsid w:val="00F13B3C"/>
    <w:rsid w:val="00F13D45"/>
    <w:rsid w:val="00F162A9"/>
    <w:rsid w:val="00F16516"/>
    <w:rsid w:val="00F22617"/>
    <w:rsid w:val="00F23FDC"/>
    <w:rsid w:val="00F25CB2"/>
    <w:rsid w:val="00F31A47"/>
    <w:rsid w:val="00F31F89"/>
    <w:rsid w:val="00F345E7"/>
    <w:rsid w:val="00F35C49"/>
    <w:rsid w:val="00F36C69"/>
    <w:rsid w:val="00F372D4"/>
    <w:rsid w:val="00F4000E"/>
    <w:rsid w:val="00F4067F"/>
    <w:rsid w:val="00F41E00"/>
    <w:rsid w:val="00F422BB"/>
    <w:rsid w:val="00F44ED9"/>
    <w:rsid w:val="00F50BE1"/>
    <w:rsid w:val="00F50F26"/>
    <w:rsid w:val="00F518CC"/>
    <w:rsid w:val="00F51E2B"/>
    <w:rsid w:val="00F53261"/>
    <w:rsid w:val="00F5443B"/>
    <w:rsid w:val="00F554D5"/>
    <w:rsid w:val="00F56990"/>
    <w:rsid w:val="00F56D93"/>
    <w:rsid w:val="00F61598"/>
    <w:rsid w:val="00F65062"/>
    <w:rsid w:val="00F66A90"/>
    <w:rsid w:val="00F70B34"/>
    <w:rsid w:val="00F717AB"/>
    <w:rsid w:val="00F740F9"/>
    <w:rsid w:val="00F742E5"/>
    <w:rsid w:val="00F74E8E"/>
    <w:rsid w:val="00F762C8"/>
    <w:rsid w:val="00F76CE4"/>
    <w:rsid w:val="00F774BD"/>
    <w:rsid w:val="00F77927"/>
    <w:rsid w:val="00F80C00"/>
    <w:rsid w:val="00F8137A"/>
    <w:rsid w:val="00F82F5F"/>
    <w:rsid w:val="00F83ACF"/>
    <w:rsid w:val="00F84BEF"/>
    <w:rsid w:val="00F903FD"/>
    <w:rsid w:val="00F916E2"/>
    <w:rsid w:val="00F91C2A"/>
    <w:rsid w:val="00F9217C"/>
    <w:rsid w:val="00F92895"/>
    <w:rsid w:val="00F93456"/>
    <w:rsid w:val="00F9403D"/>
    <w:rsid w:val="00F97180"/>
    <w:rsid w:val="00FA06BA"/>
    <w:rsid w:val="00FA07C5"/>
    <w:rsid w:val="00FA13C2"/>
    <w:rsid w:val="00FA15E0"/>
    <w:rsid w:val="00FA1DCC"/>
    <w:rsid w:val="00FA39CA"/>
    <w:rsid w:val="00FA449B"/>
    <w:rsid w:val="00FA58E2"/>
    <w:rsid w:val="00FA5BF3"/>
    <w:rsid w:val="00FA61AD"/>
    <w:rsid w:val="00FA62D2"/>
    <w:rsid w:val="00FA63A7"/>
    <w:rsid w:val="00FB0723"/>
    <w:rsid w:val="00FB1D5E"/>
    <w:rsid w:val="00FB358D"/>
    <w:rsid w:val="00FB403C"/>
    <w:rsid w:val="00FB412A"/>
    <w:rsid w:val="00FB5CC5"/>
    <w:rsid w:val="00FB69E3"/>
    <w:rsid w:val="00FB6A70"/>
    <w:rsid w:val="00FB7C32"/>
    <w:rsid w:val="00FC01C3"/>
    <w:rsid w:val="00FC1444"/>
    <w:rsid w:val="00FC19A5"/>
    <w:rsid w:val="00FC2F9C"/>
    <w:rsid w:val="00FC4B07"/>
    <w:rsid w:val="00FC75AA"/>
    <w:rsid w:val="00FC79CA"/>
    <w:rsid w:val="00FC7C7B"/>
    <w:rsid w:val="00FD03C9"/>
    <w:rsid w:val="00FD0707"/>
    <w:rsid w:val="00FD4E01"/>
    <w:rsid w:val="00FD6248"/>
    <w:rsid w:val="00FD6B61"/>
    <w:rsid w:val="00FD7EB7"/>
    <w:rsid w:val="00FE0F53"/>
    <w:rsid w:val="00FE1ACD"/>
    <w:rsid w:val="00FE22DF"/>
    <w:rsid w:val="00FF0C02"/>
    <w:rsid w:val="00FF0D88"/>
    <w:rsid w:val="00FF1092"/>
    <w:rsid w:val="00FF192D"/>
    <w:rsid w:val="00FF30F7"/>
    <w:rsid w:val="00FF4BA5"/>
    <w:rsid w:val="00FF4D33"/>
    <w:rsid w:val="00FF4E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3A5E5BC"/>
  <w15:chartTrackingRefBased/>
  <w15:docId w15:val="{4A26A666-372D-4992-9D0C-8FF937EE7F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A672B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26284"/>
    <w:pPr>
      <w:keepNext/>
      <w:keepLines/>
      <w:numPr>
        <w:numId w:val="1"/>
      </w:numPr>
      <w:spacing w:before="240" w:after="0"/>
      <w:outlineLvl w:val="0"/>
    </w:pPr>
    <w:rPr>
      <w:rFonts w:eastAsiaTheme="majorEastAsia" w:cstheme="majorBidi"/>
      <w:b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26284"/>
    <w:rPr>
      <w:rFonts w:ascii="Times New Roman" w:eastAsiaTheme="majorEastAsia" w:hAnsi="Times New Roman" w:cstheme="majorBidi"/>
      <w:b/>
      <w:sz w:val="24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773D7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C92952"/>
    <w:pPr>
      <w:spacing w:after="0"/>
      <w:jc w:val="center"/>
    </w:pPr>
    <w:rPr>
      <w:rFonts w:cs="Times New Roman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C92952"/>
    <w:rPr>
      <w:rFonts w:ascii="Times New Roman" w:hAnsi="Times New Roman"/>
      <w:sz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C92952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C92952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C92952"/>
    <w:rPr>
      <w:rFonts w:ascii="Times New Roman" w:hAnsi="Times New Roman" w:cs="Times New Roman"/>
      <w:noProof/>
      <w:sz w:val="24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703278"/>
    <w:pPr>
      <w:spacing w:after="200" w:line="240" w:lineRule="auto"/>
      <w:jc w:val="center"/>
    </w:pPr>
    <w:rPr>
      <w:iCs/>
    </w:rPr>
  </w:style>
  <w:style w:type="character" w:styleId="PlaceholderText">
    <w:name w:val="Placeholder Text"/>
    <w:basedOn w:val="DefaultParagraphFont"/>
    <w:uiPriority w:val="99"/>
    <w:semiHidden/>
    <w:rsid w:val="005D273A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8245B1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ED17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D174D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ED174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D174D"/>
    <w:rPr>
      <w:rFonts w:ascii="Times New Roman" w:hAnsi="Times New Roman"/>
      <w:sz w:val="24"/>
    </w:rPr>
  </w:style>
  <w:style w:type="table" w:styleId="TableGrid">
    <w:name w:val="Table Grid"/>
    <w:basedOn w:val="TableNormal"/>
    <w:uiPriority w:val="39"/>
    <w:rsid w:val="0025547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BC20A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C20A5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72363C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692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373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5682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0912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41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2833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2253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2577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9" Type="http://schemas.openxmlformats.org/officeDocument/2006/relationships/hyperlink" Target="https://docs.scipy.org/doc/scipy/reference/generated/scipy.optimize.brent.html" TargetMode="External"/><Relationship Id="rId21" Type="http://schemas.openxmlformats.org/officeDocument/2006/relationships/image" Target="media/image12.png"/><Relationship Id="rId34" Type="http://schemas.openxmlformats.org/officeDocument/2006/relationships/hyperlink" Target="https://youtu.be/Fd-HIYI_siQ" TargetMode="External"/><Relationship Id="rId42" Type="http://schemas.openxmlformats.org/officeDocument/2006/relationships/footer" Target="footer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image" Target="media/image20.png"/><Relationship Id="rId41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24" Type="http://schemas.openxmlformats.org/officeDocument/2006/relationships/image" Target="media/image15.png"/><Relationship Id="rId32" Type="http://schemas.openxmlformats.org/officeDocument/2006/relationships/image" Target="media/image23.jpeg"/><Relationship Id="rId37" Type="http://schemas.openxmlformats.org/officeDocument/2006/relationships/hyperlink" Target="https://gist.github.com/peace098beat/db8ef7161508e6500ebe" TargetMode="External"/><Relationship Id="rId40" Type="http://schemas.openxmlformats.org/officeDocument/2006/relationships/hyperlink" Target="https://networkx.org/documentation/stable/reference/algorithms/generated/networkx.algorithms.flow.minimum_cut.html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36" Type="http://schemas.openxmlformats.org/officeDocument/2006/relationships/hyperlink" Target="https://github.com/xinntao/Real-ESRGAN" TargetMode="External"/><Relationship Id="rId10" Type="http://schemas.openxmlformats.org/officeDocument/2006/relationships/image" Target="media/image1.png"/><Relationship Id="rId19" Type="http://schemas.openxmlformats.org/officeDocument/2006/relationships/image" Target="media/image10.png"/><Relationship Id="rId31" Type="http://schemas.openxmlformats.org/officeDocument/2006/relationships/image" Target="media/image22.png"/><Relationship Id="rId44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s://youtu.be/CTHk3Gr-orY" TargetMode="Externa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image" Target="media/image21.png"/><Relationship Id="rId35" Type="http://schemas.openxmlformats.org/officeDocument/2006/relationships/hyperlink" Target="https://youtu.be/CTHk3Gr-orY" TargetMode="External"/><Relationship Id="rId43" Type="http://schemas.openxmlformats.org/officeDocument/2006/relationships/fontTable" Target="fontTable.xml"/><Relationship Id="rId8" Type="http://schemas.openxmlformats.org/officeDocument/2006/relationships/hyperlink" Target="https://youtu.be/Fd-HIYI_siQ" TargetMode="External"/><Relationship Id="rId3" Type="http://schemas.openxmlformats.org/officeDocument/2006/relationships/styles" Target="styles.xml"/><Relationship Id="rId12" Type="http://schemas.openxmlformats.org/officeDocument/2006/relationships/image" Target="media/image3.jpe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hyperlink" Target="https://imgur.com/gallery/uPwQ0IX" TargetMode="External"/><Relationship Id="rId38" Type="http://schemas.openxmlformats.org/officeDocument/2006/relationships/hyperlink" Target="https://stackoverflow.com/questions/6631299/python-opening-a-folder-in-explorer-nautilus-finder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hyperlink" Target="https://github.com/Rekkursion/ColorHarmonization_Qt.gi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FF907CB-9376-47F2-BF98-D061A96839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57</TotalTime>
  <Pages>1</Pages>
  <Words>4551</Words>
  <Characters>25941</Characters>
  <Application>Microsoft Office Word</Application>
  <DocSecurity>0</DocSecurity>
  <Lines>216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4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kkursion</dc:creator>
  <cp:keywords/>
  <dc:description/>
  <cp:lastModifiedBy>Rekkursion</cp:lastModifiedBy>
  <cp:revision>1748</cp:revision>
  <cp:lastPrinted>2023-06-11T09:22:00Z</cp:lastPrinted>
  <dcterms:created xsi:type="dcterms:W3CDTF">2023-06-07T04:07:00Z</dcterms:created>
  <dcterms:modified xsi:type="dcterms:W3CDTF">2023-06-11T09:22:00Z</dcterms:modified>
</cp:coreProperties>
</file>